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F40EC" w14:textId="2F03AE67" w:rsidR="007B19FF" w:rsidRDefault="007B19FF" w:rsidP="007B19FF">
      <w:r>
        <w:rPr>
          <w:sz w:val="36"/>
          <w:szCs w:val="36"/>
        </w:rPr>
        <w:t xml:space="preserve">Supplementary Materials for </w:t>
      </w:r>
      <w:proofErr w:type="spellStart"/>
      <w:r>
        <w:rPr>
          <w:sz w:val="36"/>
          <w:szCs w:val="36"/>
        </w:rPr>
        <w:t>eFORGE</w:t>
      </w:r>
      <w:proofErr w:type="spellEnd"/>
      <w:r w:rsidR="001C1D84">
        <w:rPr>
          <w:sz w:val="36"/>
          <w:szCs w:val="36"/>
        </w:rPr>
        <w:t xml:space="preserve"> v2.0</w:t>
      </w:r>
      <w:r>
        <w:rPr>
          <w:sz w:val="36"/>
          <w:szCs w:val="36"/>
        </w:rPr>
        <w:t xml:space="preserve">: updated analysis of cell type-specific signal in </w:t>
      </w:r>
      <w:proofErr w:type="spellStart"/>
      <w:r>
        <w:rPr>
          <w:sz w:val="36"/>
          <w:szCs w:val="36"/>
        </w:rPr>
        <w:t>epigenomic</w:t>
      </w:r>
      <w:proofErr w:type="spellEnd"/>
      <w:r>
        <w:rPr>
          <w:sz w:val="36"/>
          <w:szCs w:val="36"/>
        </w:rPr>
        <w:t xml:space="preserve"> data </w:t>
      </w:r>
    </w:p>
    <w:p w14:paraId="6A3A648A" w14:textId="77777777" w:rsidR="007B19FF" w:rsidRDefault="007B19FF" w:rsidP="00303D56">
      <w:pPr>
        <w:spacing w:line="360" w:lineRule="auto"/>
      </w:pPr>
    </w:p>
    <w:p w14:paraId="32B14AEA" w14:textId="5352E013" w:rsidR="00A92F3B" w:rsidRPr="008E1ED9" w:rsidRDefault="00A92F3B" w:rsidP="00A92F3B">
      <w:pPr>
        <w:widowControl w:val="0"/>
        <w:spacing w:line="240" w:lineRule="auto"/>
        <w:rPr>
          <w:rFonts w:ascii="Times New Roman" w:hAnsi="Times New Roman" w:cs="Times New Roman"/>
          <w:sz w:val="24"/>
          <w:szCs w:val="24"/>
        </w:rPr>
      </w:pPr>
      <w:r>
        <w:rPr>
          <w:rFonts w:eastAsia="Nova Mono"/>
          <w:b/>
        </w:rPr>
        <w:t>Charles E Breeze</w:t>
      </w:r>
      <w:r>
        <w:rPr>
          <w:rFonts w:eastAsia="Nova Mono"/>
          <w:b/>
          <w:vertAlign w:val="superscript"/>
        </w:rPr>
        <w:t>1,2,*</w:t>
      </w:r>
      <w:r>
        <w:rPr>
          <w:rFonts w:eastAsia="Nova Mono"/>
          <w:b/>
        </w:rPr>
        <w:t>, Alex P Reynolds</w:t>
      </w:r>
      <w:r>
        <w:rPr>
          <w:rFonts w:eastAsia="Nova Mono"/>
          <w:b/>
          <w:vertAlign w:val="superscript"/>
        </w:rPr>
        <w:t>2,*</w:t>
      </w:r>
      <w:r w:rsidR="001B20CF">
        <w:rPr>
          <w:rStyle w:val="Strong"/>
          <w:rFonts w:ascii="Helvetica" w:hAnsi="Helvetica" w:cs="Helvetica"/>
          <w:color w:val="00000A"/>
          <w:shd w:val="clear" w:color="auto" w:fill="FFFFFF"/>
        </w:rPr>
        <w:t>, Jenny v</w:t>
      </w:r>
      <w:r>
        <w:rPr>
          <w:rStyle w:val="Strong"/>
          <w:rFonts w:ascii="Helvetica" w:hAnsi="Helvetica" w:cs="Helvetica"/>
          <w:color w:val="00000A"/>
          <w:shd w:val="clear" w:color="auto" w:fill="FFFFFF"/>
        </w:rPr>
        <w:t xml:space="preserve">an </w:t>
      </w:r>
      <w:r w:rsidRPr="00D606D0">
        <w:rPr>
          <w:rStyle w:val="Strong"/>
          <w:rFonts w:ascii="Helvetica" w:hAnsi="Helvetica" w:cs="Helvetica"/>
          <w:color w:val="auto"/>
          <w:shd w:val="clear" w:color="auto" w:fill="FFFFFF"/>
        </w:rPr>
        <w:t>Dongen</w:t>
      </w:r>
      <w:r>
        <w:rPr>
          <w:rFonts w:eastAsia="Nova Mono"/>
          <w:b/>
          <w:color w:val="auto"/>
          <w:vertAlign w:val="superscript"/>
        </w:rPr>
        <w:t>3</w:t>
      </w:r>
      <w:r w:rsidRPr="00D606D0">
        <w:rPr>
          <w:rStyle w:val="Strong"/>
          <w:rFonts w:ascii="Helvetica" w:hAnsi="Helvetica" w:cs="Helvetica"/>
          <w:color w:val="auto"/>
          <w:shd w:val="clear" w:color="auto" w:fill="FFFFFF"/>
        </w:rPr>
        <w:t>,</w:t>
      </w:r>
      <w:r w:rsidRPr="00D606D0">
        <w:rPr>
          <w:rFonts w:eastAsia="Nova Mono"/>
          <w:b/>
          <w:color w:val="auto"/>
        </w:rPr>
        <w:t xml:space="preserve"> </w:t>
      </w:r>
      <w:r>
        <w:rPr>
          <w:rFonts w:eastAsia="Nova Mono"/>
          <w:b/>
          <w:color w:val="auto"/>
        </w:rPr>
        <w:t>Ian Dunham</w:t>
      </w:r>
      <w:r w:rsidRPr="00C65ABE">
        <w:rPr>
          <w:rFonts w:eastAsia="Nova Mono"/>
          <w:b/>
          <w:color w:val="auto"/>
          <w:vertAlign w:val="superscript"/>
        </w:rPr>
        <w:t>4</w:t>
      </w:r>
      <w:r>
        <w:rPr>
          <w:rFonts w:eastAsia="Nova Mono"/>
          <w:b/>
          <w:color w:val="auto"/>
        </w:rPr>
        <w:t>, John Lazar</w:t>
      </w:r>
      <w:r>
        <w:rPr>
          <w:rFonts w:eastAsia="Nova Mono"/>
          <w:b/>
          <w:color w:val="auto"/>
          <w:vertAlign w:val="superscript"/>
        </w:rPr>
        <w:t>2</w:t>
      </w:r>
      <w:r>
        <w:rPr>
          <w:rFonts w:eastAsia="Nova Mono"/>
          <w:b/>
          <w:color w:val="auto"/>
        </w:rPr>
        <w:t>, Shane Neph</w:t>
      </w:r>
      <w:r>
        <w:rPr>
          <w:rFonts w:eastAsia="Nova Mono"/>
          <w:b/>
          <w:color w:val="auto"/>
          <w:vertAlign w:val="superscript"/>
        </w:rPr>
        <w:t>2</w:t>
      </w:r>
      <w:r>
        <w:rPr>
          <w:rFonts w:eastAsia="Nova Mono"/>
          <w:b/>
          <w:color w:val="auto"/>
        </w:rPr>
        <w:t>, Jeff Vierstra</w:t>
      </w:r>
      <w:r>
        <w:rPr>
          <w:rFonts w:eastAsia="Nova Mono"/>
          <w:b/>
          <w:color w:val="auto"/>
          <w:vertAlign w:val="superscript"/>
        </w:rPr>
        <w:t>2</w:t>
      </w:r>
      <w:r>
        <w:rPr>
          <w:rFonts w:eastAsia="Nova Mono"/>
          <w:b/>
          <w:color w:val="auto"/>
        </w:rPr>
        <w:t>, Guillaume Bourque</w:t>
      </w:r>
      <w:r>
        <w:rPr>
          <w:rFonts w:eastAsia="Nova Mono"/>
          <w:b/>
          <w:color w:val="auto"/>
          <w:vertAlign w:val="superscript"/>
        </w:rPr>
        <w:t>5</w:t>
      </w:r>
      <w:r w:rsidRPr="00AF627C">
        <w:rPr>
          <w:rFonts w:eastAsia="Nova Mono"/>
          <w:b/>
          <w:color w:val="auto"/>
        </w:rPr>
        <w:t>,</w:t>
      </w:r>
      <w:r>
        <w:rPr>
          <w:rFonts w:eastAsia="Nova Mono"/>
          <w:b/>
        </w:rPr>
        <w:t xml:space="preserve"> </w:t>
      </w:r>
      <w:r w:rsidRPr="00D606D0">
        <w:rPr>
          <w:rFonts w:eastAsia="Nova Mono"/>
          <w:b/>
          <w:color w:val="auto"/>
        </w:rPr>
        <w:t>Andrew E Teschendorff</w:t>
      </w:r>
      <w:r>
        <w:rPr>
          <w:rFonts w:eastAsia="Nova Mono"/>
          <w:b/>
          <w:color w:val="auto"/>
          <w:vertAlign w:val="superscript"/>
        </w:rPr>
        <w:t>6</w:t>
      </w:r>
      <w:r w:rsidRPr="00D606D0">
        <w:rPr>
          <w:rFonts w:eastAsia="Nova Mono"/>
          <w:b/>
          <w:color w:val="auto"/>
          <w:vertAlign w:val="superscript"/>
        </w:rPr>
        <w:t>,7</w:t>
      </w:r>
      <w:r>
        <w:rPr>
          <w:rFonts w:eastAsia="Nova Mono"/>
          <w:b/>
          <w:color w:val="auto"/>
        </w:rPr>
        <w:t>, John A Stamatoyannopoulos</w:t>
      </w:r>
      <w:r>
        <w:rPr>
          <w:rFonts w:eastAsia="Nova Mono"/>
          <w:b/>
          <w:vertAlign w:val="superscript"/>
        </w:rPr>
        <w:t>2</w:t>
      </w:r>
      <w:r>
        <w:rPr>
          <w:rFonts w:eastAsia="Nova Mono"/>
          <w:b/>
          <w:color w:val="auto"/>
        </w:rPr>
        <w:t>, S</w:t>
      </w:r>
      <w:r w:rsidRPr="00D606D0">
        <w:rPr>
          <w:rFonts w:eastAsia="Nova Mono"/>
          <w:b/>
          <w:color w:val="auto"/>
        </w:rPr>
        <w:t>tephan Beck</w:t>
      </w:r>
      <w:r>
        <w:rPr>
          <w:rFonts w:eastAsia="Nova Mono"/>
          <w:b/>
          <w:color w:val="auto"/>
          <w:vertAlign w:val="superscript"/>
        </w:rPr>
        <w:t>1</w:t>
      </w:r>
    </w:p>
    <w:p w14:paraId="5693B997" w14:textId="77777777" w:rsidR="00A92F3B" w:rsidRDefault="00A92F3B" w:rsidP="00A92F3B"/>
    <w:p w14:paraId="7C43B3BD" w14:textId="77777777" w:rsidR="00A92F3B" w:rsidRDefault="00A92F3B" w:rsidP="00A92F3B">
      <w:pPr>
        <w:rPr>
          <w:rFonts w:ascii="Calibri Light" w:hAnsi="Calibri Light" w:cs="Calibri Light"/>
          <w:sz w:val="20"/>
        </w:rPr>
      </w:pPr>
      <w:r>
        <w:rPr>
          <w:rFonts w:ascii="Calibri Light" w:hAnsi="Calibri Light" w:cs="Calibri Light"/>
          <w:sz w:val="20"/>
          <w:szCs w:val="20"/>
        </w:rPr>
        <w:t xml:space="preserve">1 </w:t>
      </w:r>
      <w:r>
        <w:rPr>
          <w:rFonts w:ascii="Calibri Light" w:hAnsi="Calibri Light" w:cs="Calibri Light"/>
          <w:sz w:val="20"/>
        </w:rPr>
        <w:t>Medical Genomics Group, Paul O’Gorman Building, UCL Cancer Institute, University College London, 72 Huntley Street, London WC1E 6BT, United Kingdom.</w:t>
      </w:r>
    </w:p>
    <w:p w14:paraId="4C534A5A" w14:textId="77777777" w:rsidR="00A92F3B" w:rsidRDefault="00A92F3B" w:rsidP="00A92F3B">
      <w:pPr>
        <w:rPr>
          <w:rFonts w:ascii="Calibri Light" w:hAnsi="Calibri Light" w:cs="Calibri Light"/>
          <w:sz w:val="20"/>
          <w:szCs w:val="20"/>
        </w:rPr>
      </w:pPr>
      <w:r>
        <w:rPr>
          <w:rFonts w:ascii="Calibri Light" w:hAnsi="Calibri Light" w:cs="Calibri Light"/>
          <w:sz w:val="20"/>
          <w:szCs w:val="20"/>
        </w:rPr>
        <w:t>2</w:t>
      </w:r>
      <w:r w:rsidRPr="00F81FA3">
        <w:rPr>
          <w:rFonts w:ascii="Calibri Light" w:hAnsi="Calibri Light" w:cs="Calibri Light"/>
          <w:sz w:val="20"/>
          <w:szCs w:val="20"/>
        </w:rPr>
        <w:t xml:space="preserve"> </w:t>
      </w:r>
      <w:proofErr w:type="spellStart"/>
      <w:r w:rsidRPr="00F81FA3">
        <w:rPr>
          <w:rFonts w:ascii="Calibri Light" w:hAnsi="Calibri Light" w:cs="Calibri Light"/>
          <w:sz w:val="20"/>
          <w:szCs w:val="20"/>
        </w:rPr>
        <w:t>Altius</w:t>
      </w:r>
      <w:proofErr w:type="spellEnd"/>
      <w:r w:rsidRPr="00F81FA3">
        <w:rPr>
          <w:rFonts w:ascii="Calibri Light" w:hAnsi="Calibri Light" w:cs="Calibri Light"/>
          <w:sz w:val="20"/>
          <w:szCs w:val="20"/>
        </w:rPr>
        <w:t xml:space="preserve"> Institute for Biomedical Sciences, 2211 Elliott Avenue 98121 Seattle</w:t>
      </w:r>
    </w:p>
    <w:p w14:paraId="32583FBB" w14:textId="77777777" w:rsidR="00A92F3B" w:rsidRDefault="00A92F3B" w:rsidP="00A92F3B">
      <w:pPr>
        <w:rPr>
          <w:rFonts w:ascii="Calibri Light" w:hAnsi="Calibri Light"/>
          <w:color w:val="auto"/>
          <w:sz w:val="20"/>
          <w:szCs w:val="20"/>
          <w:lang w:eastAsia="en-US"/>
        </w:rPr>
      </w:pPr>
      <w:r>
        <w:rPr>
          <w:rFonts w:ascii="Calibri Light" w:hAnsi="Calibri Light"/>
          <w:color w:val="auto"/>
          <w:sz w:val="20"/>
          <w:szCs w:val="20"/>
          <w:lang w:eastAsia="en-US"/>
        </w:rPr>
        <w:t>3 D</w:t>
      </w:r>
      <w:r w:rsidRPr="00F81FA3">
        <w:rPr>
          <w:rFonts w:ascii="Calibri Light" w:hAnsi="Calibri Light"/>
          <w:color w:val="auto"/>
          <w:sz w:val="20"/>
          <w:szCs w:val="20"/>
          <w:lang w:eastAsia="en-US"/>
        </w:rPr>
        <w:t xml:space="preserve">epartment of Biological Psychology, </w:t>
      </w:r>
      <w:proofErr w:type="spellStart"/>
      <w:r w:rsidRPr="00F81FA3">
        <w:rPr>
          <w:rFonts w:ascii="Calibri Light" w:hAnsi="Calibri Light"/>
          <w:color w:val="auto"/>
          <w:sz w:val="20"/>
          <w:szCs w:val="20"/>
          <w:lang w:eastAsia="en-US"/>
        </w:rPr>
        <w:t>Vrije</w:t>
      </w:r>
      <w:proofErr w:type="spellEnd"/>
      <w:r w:rsidRPr="00F81FA3">
        <w:rPr>
          <w:rFonts w:ascii="Calibri Light" w:hAnsi="Calibri Light"/>
          <w:color w:val="auto"/>
          <w:sz w:val="20"/>
          <w:szCs w:val="20"/>
          <w:lang w:eastAsia="en-US"/>
        </w:rPr>
        <w:t xml:space="preserve"> </w:t>
      </w:r>
      <w:proofErr w:type="spellStart"/>
      <w:r w:rsidRPr="00F81FA3">
        <w:rPr>
          <w:rFonts w:ascii="Calibri Light" w:hAnsi="Calibri Light"/>
          <w:color w:val="auto"/>
          <w:sz w:val="20"/>
          <w:szCs w:val="20"/>
          <w:lang w:eastAsia="en-US"/>
        </w:rPr>
        <w:t>Universiteit</w:t>
      </w:r>
      <w:proofErr w:type="spellEnd"/>
      <w:r w:rsidRPr="00F81FA3">
        <w:rPr>
          <w:rFonts w:ascii="Calibri Light" w:hAnsi="Calibri Light"/>
          <w:color w:val="auto"/>
          <w:sz w:val="20"/>
          <w:szCs w:val="20"/>
          <w:lang w:eastAsia="en-US"/>
        </w:rPr>
        <w:t xml:space="preserve"> Amsterdam, 1081BT, Amsterdam, The Netherlands</w:t>
      </w:r>
    </w:p>
    <w:p w14:paraId="7E91A506" w14:textId="77777777" w:rsidR="00A92F3B" w:rsidRPr="00D606D0" w:rsidRDefault="00A92F3B" w:rsidP="00A92F3B">
      <w:pPr>
        <w:rPr>
          <w:rFonts w:ascii="Calibri Light" w:hAnsi="Calibri Light" w:cs="Calibri Light"/>
          <w:sz w:val="20"/>
          <w:szCs w:val="20"/>
        </w:rPr>
      </w:pPr>
      <w:r>
        <w:rPr>
          <w:rFonts w:ascii="Calibri Light" w:hAnsi="Calibri Light"/>
          <w:color w:val="auto"/>
          <w:sz w:val="20"/>
          <w:szCs w:val="20"/>
          <w:lang w:eastAsia="en-US"/>
        </w:rPr>
        <w:t xml:space="preserve">4 </w:t>
      </w:r>
      <w:r w:rsidRPr="00780189">
        <w:rPr>
          <w:rFonts w:ascii="Calibri Light" w:hAnsi="Calibri Light"/>
          <w:color w:val="auto"/>
          <w:sz w:val="20"/>
          <w:szCs w:val="20"/>
          <w:lang w:eastAsia="en-US"/>
        </w:rPr>
        <w:t xml:space="preserve">European Molecular Biology Laboratory, European Bioinformatics Institute (EMBL-EBI), </w:t>
      </w:r>
      <w:proofErr w:type="spellStart"/>
      <w:r w:rsidRPr="00780189">
        <w:rPr>
          <w:rFonts w:ascii="Calibri Light" w:hAnsi="Calibri Light"/>
          <w:color w:val="auto"/>
          <w:sz w:val="20"/>
          <w:szCs w:val="20"/>
          <w:lang w:eastAsia="en-US"/>
        </w:rPr>
        <w:t>Wellcome</w:t>
      </w:r>
      <w:proofErr w:type="spellEnd"/>
      <w:r w:rsidRPr="00780189">
        <w:rPr>
          <w:rFonts w:ascii="Calibri Light" w:hAnsi="Calibri Light"/>
          <w:color w:val="auto"/>
          <w:sz w:val="20"/>
          <w:szCs w:val="20"/>
          <w:lang w:eastAsia="en-US"/>
        </w:rPr>
        <w:t xml:space="preserve"> Genome Campus, </w:t>
      </w:r>
      <w:proofErr w:type="spellStart"/>
      <w:r w:rsidRPr="00780189">
        <w:rPr>
          <w:rFonts w:ascii="Calibri Light" w:hAnsi="Calibri Light"/>
          <w:color w:val="auto"/>
          <w:sz w:val="20"/>
          <w:szCs w:val="20"/>
          <w:lang w:eastAsia="en-US"/>
        </w:rPr>
        <w:t>Hinxton</w:t>
      </w:r>
      <w:proofErr w:type="spellEnd"/>
      <w:r w:rsidRPr="00780189">
        <w:rPr>
          <w:rFonts w:ascii="Calibri Light" w:hAnsi="Calibri Light"/>
          <w:color w:val="auto"/>
          <w:sz w:val="20"/>
          <w:szCs w:val="20"/>
          <w:lang w:eastAsia="en-US"/>
        </w:rPr>
        <w:t>, Cambridge, CB10 1SD, UK</w:t>
      </w:r>
    </w:p>
    <w:p w14:paraId="3474CAF2" w14:textId="77777777" w:rsidR="00A92F3B" w:rsidRDefault="00A92F3B" w:rsidP="00A92F3B">
      <w:pPr>
        <w:rPr>
          <w:rFonts w:ascii="Calibri Light" w:hAnsi="Calibri Light" w:cs="Calibri Light"/>
          <w:sz w:val="20"/>
        </w:rPr>
      </w:pPr>
      <w:r>
        <w:rPr>
          <w:rFonts w:ascii="Calibri Light" w:hAnsi="Calibri Light" w:cs="Calibri Light"/>
          <w:sz w:val="20"/>
        </w:rPr>
        <w:t xml:space="preserve">5 Department of Human Genetics, McGill University, Montréal, Québec, Canada, McGill University and </w:t>
      </w:r>
      <w:proofErr w:type="spellStart"/>
      <w:r>
        <w:rPr>
          <w:rFonts w:ascii="Calibri Light" w:hAnsi="Calibri Light" w:cs="Calibri Light"/>
          <w:sz w:val="20"/>
        </w:rPr>
        <w:t>Génome</w:t>
      </w:r>
      <w:proofErr w:type="spellEnd"/>
      <w:r>
        <w:rPr>
          <w:rFonts w:ascii="Calibri Light" w:hAnsi="Calibri Light" w:cs="Calibri Light"/>
          <w:sz w:val="20"/>
        </w:rPr>
        <w:t xml:space="preserve"> Québec Innovation Center, Montréal, Québec, H3A 0G1, Canada.</w:t>
      </w:r>
    </w:p>
    <w:p w14:paraId="7F9A71D0" w14:textId="77777777" w:rsidR="00A92F3B" w:rsidRDefault="00A92F3B" w:rsidP="00A92F3B">
      <w:pPr>
        <w:rPr>
          <w:rFonts w:ascii="Calibri Light" w:hAnsi="Calibri Light" w:cs="Calibri Light"/>
          <w:sz w:val="20"/>
        </w:rPr>
      </w:pPr>
      <w:r>
        <w:rPr>
          <w:rFonts w:ascii="Calibri Light" w:hAnsi="Calibri Light" w:cs="Calibri Light"/>
          <w:sz w:val="20"/>
        </w:rPr>
        <w:t xml:space="preserve">6 CAS Key Lab of Computational Biology, CAS-MPG Partner Institute for Computational Biology, Shanghai Institute for Biological Sciences, Chinese Academy of Sciences, 320 </w:t>
      </w:r>
      <w:proofErr w:type="spellStart"/>
      <w:r>
        <w:rPr>
          <w:rFonts w:ascii="Calibri Light" w:hAnsi="Calibri Light" w:cs="Calibri Light"/>
          <w:sz w:val="20"/>
        </w:rPr>
        <w:t>Yue</w:t>
      </w:r>
      <w:proofErr w:type="spellEnd"/>
      <w:r>
        <w:rPr>
          <w:rFonts w:ascii="Calibri Light" w:hAnsi="Calibri Light" w:cs="Calibri Light"/>
          <w:sz w:val="20"/>
        </w:rPr>
        <w:t xml:space="preserve"> Yang Road, Shanghai 200031, China.</w:t>
      </w:r>
    </w:p>
    <w:p w14:paraId="630D38D7" w14:textId="77777777" w:rsidR="00A92F3B" w:rsidRDefault="00A92F3B" w:rsidP="00A92F3B">
      <w:pPr>
        <w:rPr>
          <w:rFonts w:ascii="Calibri Light" w:hAnsi="Calibri Light" w:cs="Calibri Light"/>
          <w:sz w:val="20"/>
        </w:rPr>
      </w:pPr>
      <w:r>
        <w:rPr>
          <w:rFonts w:ascii="Calibri Light" w:hAnsi="Calibri Light" w:cs="Calibri Light"/>
          <w:sz w:val="20"/>
        </w:rPr>
        <w:t xml:space="preserve">7 Statistical Genomics Group, UCL Cancer Institute, University College London, 72 Huntley Street, London WC1E 6BT, United Kingdom. </w:t>
      </w:r>
    </w:p>
    <w:p w14:paraId="09FB0FE8" w14:textId="0D4A68C0" w:rsidR="007B19FF" w:rsidRDefault="00A92F3B" w:rsidP="00A92F3B">
      <w:pPr>
        <w:rPr>
          <w:rFonts w:ascii="Calibri Light" w:hAnsi="Calibri Light" w:cs="Calibri Light"/>
          <w:sz w:val="20"/>
        </w:rPr>
      </w:pPr>
      <w:r>
        <w:rPr>
          <w:rFonts w:ascii="Calibri Light" w:hAnsi="Calibri Light" w:cs="Calibri Light"/>
          <w:sz w:val="20"/>
        </w:rPr>
        <w:t>*Equal contribution</w:t>
      </w:r>
    </w:p>
    <w:p w14:paraId="7AA13CA7" w14:textId="77777777" w:rsidR="00A92F3B" w:rsidRDefault="00A92F3B" w:rsidP="00A92F3B"/>
    <w:p w14:paraId="7F9DE030" w14:textId="3A08A496" w:rsidR="00FC67DC" w:rsidRDefault="007B19FF" w:rsidP="007B19FF">
      <w:proofErr w:type="spellStart"/>
      <w:r>
        <w:t>eFORGE</w:t>
      </w:r>
      <w:proofErr w:type="spellEnd"/>
      <w:r>
        <w:t xml:space="preserve"> is a</w:t>
      </w:r>
      <w:r w:rsidR="00FC67DC">
        <w:t xml:space="preserve"> recently updated web tool for analysis of cell type-specific signal in </w:t>
      </w:r>
      <w:proofErr w:type="spellStart"/>
      <w:r w:rsidR="00FC67DC">
        <w:t>Illumina</w:t>
      </w:r>
      <w:proofErr w:type="spellEnd"/>
      <w:r w:rsidR="00FC67DC">
        <w:t xml:space="preserve"> </w:t>
      </w:r>
      <w:proofErr w:type="spellStart"/>
      <w:r w:rsidR="00FC67DC">
        <w:t>BeadChip</w:t>
      </w:r>
      <w:proofErr w:type="spellEnd"/>
      <w:r w:rsidR="00FC67DC">
        <w:t xml:space="preserve"> data. The updated version of </w:t>
      </w:r>
      <w:proofErr w:type="spellStart"/>
      <w:r w:rsidR="00FC67DC">
        <w:t>eFORGE</w:t>
      </w:r>
      <w:proofErr w:type="spellEnd"/>
      <w:r w:rsidR="00FC67DC">
        <w:t xml:space="preserve"> provides multiple improvements compared to the previous version, adding analysis options such as </w:t>
      </w:r>
      <w:r w:rsidR="005522C7">
        <w:t xml:space="preserve">EPIC array support, </w:t>
      </w:r>
      <w:r w:rsidR="00FC67DC">
        <w:t xml:space="preserve">chromatin state enrichment analysis, TF motif analysis and </w:t>
      </w:r>
      <w:proofErr w:type="spellStart"/>
      <w:r w:rsidR="00FC67DC">
        <w:t>DNase</w:t>
      </w:r>
      <w:proofErr w:type="spellEnd"/>
      <w:r w:rsidR="00FC67DC">
        <w:t xml:space="preserve"> I footprint </w:t>
      </w:r>
      <w:r w:rsidR="00FC67DC" w:rsidRPr="000918C2">
        <w:rPr>
          <w:color w:val="auto"/>
        </w:rPr>
        <w:t xml:space="preserve">analysis. </w:t>
      </w:r>
      <w:proofErr w:type="spellStart"/>
      <w:r w:rsidR="00121911" w:rsidRPr="000918C2">
        <w:rPr>
          <w:rFonts w:eastAsia="Times New Roman"/>
          <w:color w:val="auto"/>
        </w:rPr>
        <w:t>eFORGE</w:t>
      </w:r>
      <w:proofErr w:type="spellEnd"/>
      <w:r w:rsidR="00121911" w:rsidRPr="000918C2">
        <w:rPr>
          <w:rFonts w:eastAsia="Times New Roman"/>
          <w:color w:val="auto"/>
        </w:rPr>
        <w:t xml:space="preserve"> v2.0 is thus the first version of </w:t>
      </w:r>
      <w:proofErr w:type="spellStart"/>
      <w:r w:rsidR="00121911" w:rsidRPr="000918C2">
        <w:rPr>
          <w:rFonts w:eastAsia="Times New Roman"/>
          <w:color w:val="auto"/>
        </w:rPr>
        <w:t>eFORGE</w:t>
      </w:r>
      <w:proofErr w:type="spellEnd"/>
      <w:r w:rsidR="00121911" w:rsidRPr="000918C2">
        <w:rPr>
          <w:rFonts w:eastAsia="Times New Roman"/>
          <w:color w:val="auto"/>
        </w:rPr>
        <w:t xml:space="preserve"> to include EPIC array suppo</w:t>
      </w:r>
      <w:bookmarkStart w:id="0" w:name="_GoBack"/>
      <w:bookmarkEnd w:id="0"/>
      <w:r w:rsidR="00121911" w:rsidRPr="000918C2">
        <w:rPr>
          <w:rFonts w:eastAsia="Times New Roman"/>
          <w:color w:val="auto"/>
        </w:rPr>
        <w:t xml:space="preserve">rt, though this addressing the needs of a growing sector of the EWAS field. </w:t>
      </w:r>
      <w:r w:rsidR="00FC67DC" w:rsidRPr="000918C2">
        <w:rPr>
          <w:color w:val="auto"/>
        </w:rPr>
        <w:t>In addition</w:t>
      </w:r>
      <w:r w:rsidR="00FC67DC">
        <w:t xml:space="preserve">, </w:t>
      </w:r>
      <w:proofErr w:type="spellStart"/>
      <w:r w:rsidR="00FC67DC">
        <w:t>eFORGE</w:t>
      </w:r>
      <w:proofErr w:type="spellEnd"/>
      <w:r w:rsidR="00FC67DC">
        <w:t xml:space="preserve"> adds a new probe-centric browser to facilitate assessment of TF binding at a particular locus. In this document we demonstrate an example </w:t>
      </w:r>
      <w:proofErr w:type="spellStart"/>
      <w:r w:rsidR="00FC67DC">
        <w:t>eFORGE</w:t>
      </w:r>
      <w:proofErr w:type="spellEnd"/>
      <w:r w:rsidR="00FC67DC">
        <w:t xml:space="preserve"> analysis for a particular EPIC dataset.</w:t>
      </w:r>
    </w:p>
    <w:p w14:paraId="66AE9862" w14:textId="77777777" w:rsidR="007B19FF" w:rsidRDefault="007B19FF" w:rsidP="007B19FF"/>
    <w:p w14:paraId="5318C6AF" w14:textId="52EFF5A5" w:rsidR="003A1D4A" w:rsidRDefault="003A1D4A" w:rsidP="003A1D4A">
      <w:r>
        <w:t xml:space="preserve">In this example we focus on the analysis of data from an EPIC </w:t>
      </w:r>
      <w:r w:rsidR="00E67353">
        <w:t xml:space="preserve">array </w:t>
      </w:r>
      <w:r>
        <w:t xml:space="preserve">study by Moran </w:t>
      </w:r>
      <w:r w:rsidR="005522C7">
        <w:t xml:space="preserve">and others </w:t>
      </w:r>
      <w:r w:rsidR="005522C7">
        <w:fldChar w:fldCharType="begin"/>
      </w:r>
      <w:r w:rsidR="005522C7">
        <w:instrText xml:space="preserve"> ADDIN ZOTERO_ITEM CSL_CITATION {"citationID":"y1ACECdR","properties":{"formattedCitation":"(Moran {\\i{}et al.}, 2016)","plainCitation":"(Moran et al., 2016)","noteIndex":0},"citationItems":[{"id":850,"uris":["http://zotero.org/users/2551464/items/P6NB9NBD"],"uri":["http://zotero.org/users/2551464/items/P6NB9NBD"],"itemData":{"id":850,"type":"article-journal","title":"Validation of a DNA methylation microarray for 850,000 CpG sites of the human genome enriched in enhancer sequences","container-title":"Epigenomics","page":"389-399","volume":"8","issue":"3","source":"PubMed","abstract":"AIM: DNA methylation is the best known epigenetic mark. Cancer and other pathologies show an altered DNA methylome. However, delivering complete DNA methylation maps is compromised by the price and labor-intensive interpretation of single nucleotide methods.\nMATERIAL &amp; METHODS: Following the success of the HumanMethylation450 BeadChip (Infinium) methylation microarray (450K), we report the technical and biological validation of the newly developed MethylationEPIC BeadChip (Infinium) microarray that covers over 850,000 CpG methylation sites (850K). The 850K microarray contains &gt;90% of the 450K sites, but adds 333,265 CpGs located in enhancer regions identified by the ENCODE and FANTOM5 projects.\nRESULTS &amp; CONCLUSION: The 850K array demonstrates high reproducibility at the 450K CpG sites, is consistent among technical replicates, is reliable in the matched study of fresh frozen versus formalin-fixed paraffin-embeded samples and is also useful for 5-hydroxymethylcytosine. These results highlight the value of the MethylationEPIC BeadChip as a useful tool for the analysis of the DNA methylation profile of the human genome.","DOI":"10.2217/epi.15.114","ISSN":"1750-192X","note":"PMID: 26673039\nPMCID: PMC4864062","journalAbbreviation":"Epigenomics","language":"eng","author":[{"family":"Moran","given":"Sebastian"},{"family":"Arribas","given":"Carles"},{"family":"Esteller","given":"Manel"}],"issued":{"date-parts":[["2016",3]]}}}],"schema":"https://github.com/citation-style-language/schema/raw/master/csl-citation.json"} </w:instrText>
      </w:r>
      <w:r w:rsidR="005522C7">
        <w:fldChar w:fldCharType="separate"/>
      </w:r>
      <w:r w:rsidR="005522C7" w:rsidRPr="005522C7">
        <w:rPr>
          <w:szCs w:val="24"/>
        </w:rPr>
        <w:t xml:space="preserve">(Moran </w:t>
      </w:r>
      <w:r w:rsidR="005522C7" w:rsidRPr="005522C7">
        <w:rPr>
          <w:i/>
          <w:iCs/>
          <w:szCs w:val="24"/>
        </w:rPr>
        <w:t>et al.</w:t>
      </w:r>
      <w:r w:rsidR="005522C7" w:rsidRPr="005522C7">
        <w:rPr>
          <w:szCs w:val="24"/>
        </w:rPr>
        <w:t>, 2016)</w:t>
      </w:r>
      <w:r w:rsidR="005522C7">
        <w:fldChar w:fldCharType="end"/>
      </w:r>
      <w:r w:rsidR="005522C7">
        <w:t>.</w:t>
      </w:r>
      <w:r>
        <w:t xml:space="preserve"> This study compared </w:t>
      </w:r>
      <w:proofErr w:type="spellStart"/>
      <w:r>
        <w:t>DNAm</w:t>
      </w:r>
      <w:proofErr w:type="spellEnd"/>
      <w:r>
        <w:t xml:space="preserve"> profiles between </w:t>
      </w:r>
      <w:r w:rsidR="005C63B3">
        <w:t>colon</w:t>
      </w:r>
      <w:r>
        <w:t xml:space="preserve"> </w:t>
      </w:r>
      <w:r w:rsidR="005522C7">
        <w:t>and</w:t>
      </w:r>
      <w:r w:rsidR="005C63B3">
        <w:t xml:space="preserve"> </w:t>
      </w:r>
      <w:r>
        <w:t>neuronal cell</w:t>
      </w:r>
      <w:r w:rsidR="005C63B3">
        <w:t>s</w:t>
      </w:r>
      <w:r>
        <w:t xml:space="preserve">, providing a set of DMPs that separate both </w:t>
      </w:r>
      <w:r w:rsidR="005C63B3">
        <w:t>tissues</w:t>
      </w:r>
      <w:r>
        <w:t>.</w:t>
      </w:r>
    </w:p>
    <w:p w14:paraId="788B14AB" w14:textId="77777777" w:rsidR="003A1D4A" w:rsidRDefault="003A1D4A" w:rsidP="007B19FF"/>
    <w:p w14:paraId="0AA4CFF2" w14:textId="4EAEA63A" w:rsidR="003A1D4A" w:rsidRDefault="003A1D4A" w:rsidP="007B19FF">
      <w:r>
        <w:t>We obtained the study probe list from supplementary table</w:t>
      </w:r>
      <w:r w:rsidR="001E6E99">
        <w:t xml:space="preserve"> 7</w:t>
      </w:r>
      <w:r>
        <w:t xml:space="preserve">, and sorted all probes by </w:t>
      </w:r>
      <w:proofErr w:type="spellStart"/>
      <w:r>
        <w:t>DNAm</w:t>
      </w:r>
      <w:proofErr w:type="spellEnd"/>
      <w:r>
        <w:t xml:space="preserve"> difference </w:t>
      </w:r>
      <w:r w:rsidR="001E6E99">
        <w:t>(“</w:t>
      </w:r>
      <w:proofErr w:type="spellStart"/>
      <w:r w:rsidR="001E6E99">
        <w:t>dif</w:t>
      </w:r>
      <w:proofErr w:type="spellEnd"/>
      <w:r w:rsidR="001E6E99">
        <w:t xml:space="preserve">” column) </w:t>
      </w:r>
      <w:r>
        <w:t xml:space="preserve">in descending order. We then took the </w:t>
      </w:r>
      <w:proofErr w:type="spellStart"/>
      <w:r>
        <w:t>probeids</w:t>
      </w:r>
      <w:proofErr w:type="spellEnd"/>
      <w:r>
        <w:t xml:space="preserve"> from the top </w:t>
      </w:r>
      <w:r w:rsidR="00F035C0">
        <w:t xml:space="preserve">200 probes </w:t>
      </w:r>
      <w:r w:rsidR="001E6E99">
        <w:t>for subsequent analysis.</w:t>
      </w:r>
    </w:p>
    <w:p w14:paraId="6FCA3913" w14:textId="77777777" w:rsidR="003A1D4A" w:rsidRDefault="003A1D4A" w:rsidP="007B19FF"/>
    <w:p w14:paraId="3BFC76A7" w14:textId="23E3BC33" w:rsidR="003A1D4A" w:rsidRDefault="003A1D4A" w:rsidP="007B19FF">
      <w:r>
        <w:t xml:space="preserve">Given that </w:t>
      </w:r>
      <w:proofErr w:type="spellStart"/>
      <w:r w:rsidR="00BA221C">
        <w:t>eFORGE</w:t>
      </w:r>
      <w:proofErr w:type="spellEnd"/>
      <w:r>
        <w:t xml:space="preserve"> only requires probe location information to perform subsequent analysis, it is important to highlight that only </w:t>
      </w:r>
      <w:proofErr w:type="spellStart"/>
      <w:r>
        <w:t>probeids</w:t>
      </w:r>
      <w:proofErr w:type="spellEnd"/>
      <w:r>
        <w:t xml:space="preserve"> were </w:t>
      </w:r>
      <w:proofErr w:type="spellStart"/>
      <w:r>
        <w:t>analysed</w:t>
      </w:r>
      <w:proofErr w:type="spellEnd"/>
      <w:r>
        <w:t xml:space="preserve"> beyond this point, and location for these </w:t>
      </w:r>
      <w:proofErr w:type="spellStart"/>
      <w:r>
        <w:t>probeids</w:t>
      </w:r>
      <w:proofErr w:type="spellEnd"/>
      <w:r>
        <w:t xml:space="preserve"> was automatically assigned by </w:t>
      </w:r>
      <w:proofErr w:type="spellStart"/>
      <w:r w:rsidR="00BA221C">
        <w:t>eFORGE</w:t>
      </w:r>
      <w:proofErr w:type="spellEnd"/>
      <w:r>
        <w:t xml:space="preserve"> and compared to location and annotation from 1000 EPIC array background probe sets. </w:t>
      </w:r>
      <w:r>
        <w:lastRenderedPageBreak/>
        <w:t xml:space="preserve">In a preliminary analysis, we used </w:t>
      </w:r>
      <w:proofErr w:type="spellStart"/>
      <w:r>
        <w:t>eFORGE</w:t>
      </w:r>
      <w:proofErr w:type="spellEnd"/>
      <w:r>
        <w:t xml:space="preserve"> to test for enrichment of the Moran et al.  probes in </w:t>
      </w:r>
      <w:proofErr w:type="spellStart"/>
      <w:r>
        <w:t>DNase</w:t>
      </w:r>
      <w:proofErr w:type="spellEnd"/>
      <w:r>
        <w:t xml:space="preserve"> I hotspots from the Roadmap </w:t>
      </w:r>
      <w:proofErr w:type="spellStart"/>
      <w:r>
        <w:t>Epigenomics</w:t>
      </w:r>
      <w:proofErr w:type="spellEnd"/>
      <w:r>
        <w:t xml:space="preserve"> Consortium (2015 release), compared to </w:t>
      </w:r>
      <w:r w:rsidR="00E67353">
        <w:t xml:space="preserve">1000 </w:t>
      </w:r>
      <w:r w:rsidR="00F035C0">
        <w:t xml:space="preserve">background </w:t>
      </w:r>
      <w:r w:rsidR="00E67353">
        <w:t>sets of EPIC array probes. Results show</w:t>
      </w:r>
      <w:r w:rsidR="007B72EB">
        <w:t xml:space="preserve"> a strong enrichment for brain </w:t>
      </w:r>
      <w:proofErr w:type="spellStart"/>
      <w:r w:rsidR="007B72EB">
        <w:t>DNase</w:t>
      </w:r>
      <w:proofErr w:type="spellEnd"/>
      <w:r w:rsidR="007B72EB">
        <w:t xml:space="preserve"> I hotspots </w:t>
      </w:r>
      <w:r>
        <w:t>(figure 1).</w:t>
      </w:r>
    </w:p>
    <w:p w14:paraId="3D48AADC" w14:textId="77777777" w:rsidR="007B72EB" w:rsidRDefault="007B72EB" w:rsidP="007B19FF"/>
    <w:p w14:paraId="27CF83F4" w14:textId="77777777" w:rsidR="007B72EB" w:rsidRPr="007B72EB" w:rsidRDefault="007B72EB" w:rsidP="007B19FF">
      <w:pPr>
        <w:rPr>
          <w:rFonts w:ascii="Andale Mono" w:hAnsi="Andale Mono" w:cs="Andale Mono"/>
          <w:color w:val="2FFF12"/>
          <w:sz w:val="24"/>
          <w:szCs w:val="24"/>
          <w:lang w:eastAsia="en-US"/>
        </w:rPr>
      </w:pPr>
    </w:p>
    <w:p w14:paraId="5F60BC1C" w14:textId="07494C28" w:rsidR="007B19FF" w:rsidRDefault="007B72EB" w:rsidP="007B19FF">
      <w:pPr>
        <w:keepNext/>
      </w:pPr>
      <w:r>
        <w:rPr>
          <w:noProof/>
          <w:lang w:eastAsia="en-US"/>
        </w:rPr>
        <w:drawing>
          <wp:inline distT="0" distB="0" distL="0" distR="0" wp14:anchorId="21FB5953" wp14:editId="3F6C7D13">
            <wp:extent cx="5270500" cy="1031240"/>
            <wp:effectExtent l="0" t="0" r="1270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850k.erc2-DHS.chart.pdf"/>
                    <pic:cNvPicPr/>
                  </pic:nvPicPr>
                  <pic:blipFill rotWithShape="1">
                    <a:blip r:embed="rId5">
                      <a:extLst>
                        <a:ext uri="{28A0092B-C50C-407E-A947-70E740481C1C}">
                          <a14:useLocalDpi xmlns:a14="http://schemas.microsoft.com/office/drawing/2010/main" val="0"/>
                        </a:ext>
                      </a:extLst>
                    </a:blip>
                    <a:srcRect t="6743" b="38503"/>
                    <a:stretch/>
                  </pic:blipFill>
                  <pic:spPr bwMode="auto">
                    <a:xfrm>
                      <a:off x="0" y="0"/>
                      <a:ext cx="5270500" cy="1031240"/>
                    </a:xfrm>
                    <a:prstGeom prst="rect">
                      <a:avLst/>
                    </a:prstGeom>
                    <a:ln>
                      <a:noFill/>
                    </a:ln>
                    <a:extLst>
                      <a:ext uri="{53640926-AAD7-44d8-BBD7-CCE9431645EC}">
                        <a14:shadowObscured xmlns:a14="http://schemas.microsoft.com/office/drawing/2010/main"/>
                      </a:ext>
                    </a:extLst>
                  </pic:spPr>
                </pic:pic>
              </a:graphicData>
            </a:graphic>
          </wp:inline>
        </w:drawing>
      </w:r>
    </w:p>
    <w:p w14:paraId="1D1D570A" w14:textId="166EB530" w:rsidR="007B19FF" w:rsidRDefault="007B19FF" w:rsidP="007B19FF">
      <w:pPr>
        <w:pStyle w:val="Caption"/>
      </w:pPr>
      <w:r>
        <w:rPr>
          <w:b/>
        </w:rPr>
        <w:t xml:space="preserve">Figure </w:t>
      </w:r>
      <w:r>
        <w:rPr>
          <w:b/>
        </w:rPr>
        <w:fldChar w:fldCharType="begin"/>
      </w:r>
      <w:r>
        <w:instrText>SEQ Figure \* ARABIC</w:instrText>
      </w:r>
      <w:r>
        <w:fldChar w:fldCharType="separate"/>
      </w:r>
      <w:r>
        <w:rPr>
          <w:noProof/>
        </w:rPr>
        <w:t>1</w:t>
      </w:r>
      <w:r>
        <w:fldChar w:fldCharType="end"/>
      </w:r>
      <w:r>
        <w:t xml:space="preserve">: </w:t>
      </w:r>
      <w:proofErr w:type="spellStart"/>
      <w:r w:rsidR="007B72EB">
        <w:t>eFORGE</w:t>
      </w:r>
      <w:proofErr w:type="spellEnd"/>
      <w:r w:rsidR="007B72EB">
        <w:t xml:space="preserve"> Consolidated Roadmap DHS results for top 200 probes from Moran et al. 2016.</w:t>
      </w:r>
      <w:r w:rsidR="00BA221C">
        <w:t xml:space="preserve"> (</w:t>
      </w:r>
      <w:proofErr w:type="spellStart"/>
      <w:r w:rsidR="00BA221C">
        <w:t>eFORGE</w:t>
      </w:r>
      <w:proofErr w:type="spellEnd"/>
      <w:r w:rsidR="00BA221C">
        <w:t xml:space="preserve"> link: </w:t>
      </w:r>
      <w:hyperlink r:id="rId6" w:history="1">
        <w:r w:rsidR="00BA221C" w:rsidRPr="00BA221C">
          <w:rPr>
            <w:rStyle w:val="Hyperlink"/>
            <w:rFonts w:ascii="Calibri" w:hAnsi="Calibri" w:cs="Andale Mono"/>
            <w:lang w:eastAsia="en-US"/>
          </w:rPr>
          <w:t>https://eforge.altiusinstitute.org/files/0x5B90C4B25FAD11E888B1D3F654000C8C/Unnamed.850k.erc2-DHS.chart.pdf</w:t>
        </w:r>
      </w:hyperlink>
      <w:r w:rsidR="00BA221C">
        <w:t>).</w:t>
      </w:r>
    </w:p>
    <w:p w14:paraId="09A0DE72" w14:textId="77777777" w:rsidR="007B19FF" w:rsidRDefault="007B19FF" w:rsidP="007B19FF"/>
    <w:p w14:paraId="5DF679B0" w14:textId="741C5EE6" w:rsidR="007C17D6" w:rsidRDefault="007B72EB" w:rsidP="007B19FF">
      <w:r>
        <w:t xml:space="preserve">We then performed similar DHS enrichment analyses across datasets from the ENCODE, BLUEPRINT and 2012 </w:t>
      </w:r>
      <w:proofErr w:type="spellStart"/>
      <w:r>
        <w:t>Epigenomics</w:t>
      </w:r>
      <w:proofErr w:type="spellEnd"/>
      <w:r>
        <w:t xml:space="preserve"> </w:t>
      </w:r>
      <w:r w:rsidR="00BA221C">
        <w:t xml:space="preserve">Roadmap datasets. Results across these consortia support the brain </w:t>
      </w:r>
      <w:proofErr w:type="spellStart"/>
      <w:r w:rsidR="00BA221C">
        <w:t>DNase</w:t>
      </w:r>
      <w:proofErr w:type="spellEnd"/>
      <w:r w:rsidR="00BA221C">
        <w:t xml:space="preserve"> I hotspot enrichment, </w:t>
      </w:r>
      <w:r w:rsidR="007C17D6">
        <w:t>with enrichments in brain and spinal cord. N</w:t>
      </w:r>
      <w:r w:rsidR="00BA221C">
        <w:t xml:space="preserve">o enrichment is observed for any other tissue </w:t>
      </w:r>
      <w:r>
        <w:t xml:space="preserve">(figure 2). </w:t>
      </w:r>
    </w:p>
    <w:p w14:paraId="7F719C2E" w14:textId="77777777" w:rsidR="003B4BFC" w:rsidRDefault="003B4BFC" w:rsidP="007B19FF"/>
    <w:p w14:paraId="7CF53B3A" w14:textId="57507B13" w:rsidR="00123812" w:rsidRDefault="00123812" w:rsidP="007B19FF">
      <w:r>
        <w:rPr>
          <w:noProof/>
          <w:lang w:eastAsia="en-US"/>
        </w:rPr>
        <w:drawing>
          <wp:inline distT="0" distB="0" distL="0" distR="0" wp14:anchorId="458E63C4" wp14:editId="0B948870">
            <wp:extent cx="5264150" cy="102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850k.encode.chart_Moran.pdf"/>
                    <pic:cNvPicPr/>
                  </pic:nvPicPr>
                  <pic:blipFill rotWithShape="1">
                    <a:blip r:embed="rId7">
                      <a:extLst>
                        <a:ext uri="{28A0092B-C50C-407E-A947-70E740481C1C}">
                          <a14:useLocalDpi xmlns:a14="http://schemas.microsoft.com/office/drawing/2010/main" val="0"/>
                        </a:ext>
                      </a:extLst>
                    </a:blip>
                    <a:srcRect t="6753" b="38696"/>
                    <a:stretch/>
                  </pic:blipFill>
                  <pic:spPr bwMode="auto">
                    <a:xfrm>
                      <a:off x="0" y="0"/>
                      <a:ext cx="5270500" cy="1027398"/>
                    </a:xfrm>
                    <a:prstGeom prst="rect">
                      <a:avLst/>
                    </a:prstGeom>
                    <a:ln>
                      <a:noFill/>
                    </a:ln>
                    <a:extLst>
                      <a:ext uri="{53640926-AAD7-44d8-BBD7-CCE9431645EC}">
                        <a14:shadowObscured xmlns:a14="http://schemas.microsoft.com/office/drawing/2010/main"/>
                      </a:ext>
                    </a:extLst>
                  </pic:spPr>
                </pic:pic>
              </a:graphicData>
            </a:graphic>
          </wp:inline>
        </w:drawing>
      </w:r>
    </w:p>
    <w:p w14:paraId="6A8B44D4" w14:textId="3EC7939A" w:rsidR="00BA221C" w:rsidRDefault="007C17D6" w:rsidP="00BA221C">
      <w:pPr>
        <w:keepNext/>
      </w:pPr>
      <w:r>
        <w:rPr>
          <w:noProof/>
          <w:lang w:eastAsia="en-US"/>
        </w:rPr>
        <w:drawing>
          <wp:inline distT="0" distB="0" distL="0" distR="0" wp14:anchorId="0976504B" wp14:editId="0193712B">
            <wp:extent cx="5268567" cy="102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850k.blueprint.chart_Moran.pdf"/>
                    <pic:cNvPicPr/>
                  </pic:nvPicPr>
                  <pic:blipFill rotWithShape="1">
                    <a:blip r:embed="rId8">
                      <a:extLst>
                        <a:ext uri="{28A0092B-C50C-407E-A947-70E740481C1C}">
                          <a14:useLocalDpi xmlns:a14="http://schemas.microsoft.com/office/drawing/2010/main" val="0"/>
                        </a:ext>
                      </a:extLst>
                    </a:blip>
                    <a:srcRect t="6777" b="38718"/>
                    <a:stretch/>
                  </pic:blipFill>
                  <pic:spPr bwMode="auto">
                    <a:xfrm>
                      <a:off x="0" y="0"/>
                      <a:ext cx="5270500" cy="1026536"/>
                    </a:xfrm>
                    <a:prstGeom prst="rect">
                      <a:avLst/>
                    </a:prstGeom>
                    <a:ln>
                      <a:noFill/>
                    </a:ln>
                    <a:extLst>
                      <a:ext uri="{53640926-AAD7-44d8-BBD7-CCE9431645EC}">
                        <a14:shadowObscured xmlns:a14="http://schemas.microsoft.com/office/drawing/2010/main"/>
                      </a:ext>
                    </a:extLst>
                  </pic:spPr>
                </pic:pic>
              </a:graphicData>
            </a:graphic>
          </wp:inline>
        </w:drawing>
      </w:r>
    </w:p>
    <w:p w14:paraId="3DF9EBA8" w14:textId="2F5C42D1" w:rsidR="007C17D6" w:rsidRDefault="007C17D6" w:rsidP="00BA221C">
      <w:pPr>
        <w:pStyle w:val="Caption"/>
        <w:rPr>
          <w:b/>
        </w:rPr>
      </w:pPr>
      <w:r>
        <w:rPr>
          <w:b/>
          <w:noProof/>
          <w:lang w:eastAsia="en-US"/>
        </w:rPr>
        <w:drawing>
          <wp:inline distT="0" distB="0" distL="0" distR="0" wp14:anchorId="017C2086" wp14:editId="3860EDC0">
            <wp:extent cx="5262228" cy="10255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850k.erc.chart_Moran.pdf"/>
                    <pic:cNvPicPr/>
                  </pic:nvPicPr>
                  <pic:blipFill rotWithShape="1">
                    <a:blip r:embed="rId9">
                      <a:extLst>
                        <a:ext uri="{28A0092B-C50C-407E-A947-70E740481C1C}">
                          <a14:useLocalDpi xmlns:a14="http://schemas.microsoft.com/office/drawing/2010/main" val="0"/>
                        </a:ext>
                      </a:extLst>
                    </a:blip>
                    <a:srcRect l="193" t="6752" r="-193" b="38711"/>
                    <a:stretch/>
                  </pic:blipFill>
                  <pic:spPr bwMode="auto">
                    <a:xfrm>
                      <a:off x="0" y="0"/>
                      <a:ext cx="5270500" cy="1027137"/>
                    </a:xfrm>
                    <a:prstGeom prst="rect">
                      <a:avLst/>
                    </a:prstGeom>
                    <a:ln>
                      <a:noFill/>
                    </a:ln>
                    <a:extLst>
                      <a:ext uri="{53640926-AAD7-44d8-BBD7-CCE9431645EC}">
                        <a14:shadowObscured xmlns:a14="http://schemas.microsoft.com/office/drawing/2010/main"/>
                      </a:ext>
                    </a:extLst>
                  </pic:spPr>
                </pic:pic>
              </a:graphicData>
            </a:graphic>
          </wp:inline>
        </w:drawing>
      </w:r>
    </w:p>
    <w:p w14:paraId="44819004" w14:textId="77777777" w:rsidR="003B4BFC" w:rsidRDefault="003B4BFC" w:rsidP="00BA221C">
      <w:pPr>
        <w:pStyle w:val="Caption"/>
        <w:rPr>
          <w:b/>
        </w:rPr>
      </w:pPr>
    </w:p>
    <w:p w14:paraId="7BDC6223" w14:textId="6CE4CE78" w:rsidR="00BA221C" w:rsidRDefault="00BA221C" w:rsidP="00BA221C">
      <w:pPr>
        <w:pStyle w:val="Caption"/>
      </w:pPr>
      <w:r>
        <w:rPr>
          <w:b/>
        </w:rPr>
        <w:t xml:space="preserve">Figure </w:t>
      </w:r>
      <w:r>
        <w:rPr>
          <w:b/>
        </w:rPr>
        <w:fldChar w:fldCharType="begin"/>
      </w:r>
      <w:r>
        <w:instrText>SEQ Figure \* ARABIC</w:instrText>
      </w:r>
      <w:r>
        <w:fldChar w:fldCharType="separate"/>
      </w:r>
      <w:r>
        <w:rPr>
          <w:noProof/>
        </w:rPr>
        <w:t>2</w:t>
      </w:r>
      <w:r>
        <w:fldChar w:fldCharType="end"/>
      </w:r>
      <w:r>
        <w:t xml:space="preserve">: </w:t>
      </w:r>
      <w:proofErr w:type="spellStart"/>
      <w:r>
        <w:t>eFORGE</w:t>
      </w:r>
      <w:proofErr w:type="spellEnd"/>
      <w:r>
        <w:t xml:space="preserve"> results for top 200 probes from Moran et al. 2016 across data from ENCODE</w:t>
      </w:r>
      <w:r w:rsidR="00123812">
        <w:t xml:space="preserve"> (top)</w:t>
      </w:r>
      <w:r>
        <w:t xml:space="preserve">, BLUEPRINT and 2012 </w:t>
      </w:r>
      <w:proofErr w:type="spellStart"/>
      <w:r>
        <w:t>Epigenomics</w:t>
      </w:r>
      <w:proofErr w:type="spellEnd"/>
      <w:r>
        <w:t xml:space="preserve"> Roadmap consortia (</w:t>
      </w:r>
      <w:proofErr w:type="spellStart"/>
      <w:r>
        <w:t>eFORGE</w:t>
      </w:r>
      <w:proofErr w:type="spellEnd"/>
      <w:r>
        <w:t xml:space="preserve"> links</w:t>
      </w:r>
      <w:r w:rsidR="00123812">
        <w:t>: ENCODE:</w:t>
      </w:r>
      <w:r w:rsidR="00123812" w:rsidRPr="00123812">
        <w:t xml:space="preserve"> </w:t>
      </w:r>
      <w:hyperlink r:id="rId10" w:history="1">
        <w:r w:rsidR="00123812" w:rsidRPr="003A5199">
          <w:rPr>
            <w:rStyle w:val="Hyperlink"/>
          </w:rPr>
          <w:t>https://eforge.altiusinstitute.org/files/0xDA9ED6F45FAD11E884D880F754000C8C/Unnamed.850k.encode.chart.pdf</w:t>
        </w:r>
      </w:hyperlink>
      <w:r w:rsidR="00123812">
        <w:t xml:space="preserve">, BLUEPRINT: </w:t>
      </w:r>
      <w:hyperlink r:id="rId11" w:history="1">
        <w:r w:rsidR="007C17D6" w:rsidRPr="003A5199">
          <w:rPr>
            <w:rStyle w:val="Hyperlink"/>
          </w:rPr>
          <w:t>https://eforge.altiusinstitute.org/files/0xEB7A16645FAD11E8BA92B6F754000C8C/Unnamed.850k.blueprint.chart.pdf</w:t>
        </w:r>
      </w:hyperlink>
      <w:r w:rsidR="007C17D6">
        <w:t xml:space="preserve">, 2012 </w:t>
      </w:r>
      <w:proofErr w:type="spellStart"/>
      <w:r w:rsidR="007C17D6">
        <w:t>Epigenomics</w:t>
      </w:r>
      <w:proofErr w:type="spellEnd"/>
      <w:r w:rsidR="007C17D6">
        <w:t xml:space="preserve"> Roadmap: </w:t>
      </w:r>
      <w:hyperlink r:id="rId12" w:history="1">
        <w:r w:rsidR="007C17D6" w:rsidRPr="003A5199">
          <w:rPr>
            <w:rStyle w:val="Hyperlink"/>
          </w:rPr>
          <w:t>https://eforge.altiusinstitute.org/files/0xCDAB919E5FAD11E8A40F5BF754000C8C/Unnamed.850k.erc.chart.pdf</w:t>
        </w:r>
      </w:hyperlink>
      <w:r>
        <w:t>).</w:t>
      </w:r>
    </w:p>
    <w:p w14:paraId="35D0D83D" w14:textId="77777777" w:rsidR="00BA221C" w:rsidRDefault="00BA221C" w:rsidP="007B19FF"/>
    <w:p w14:paraId="068D191B" w14:textId="53B4DD41" w:rsidR="00DC262B" w:rsidRDefault="007C17D6" w:rsidP="007B19FF">
      <w:r>
        <w:t>DHSs are ma</w:t>
      </w:r>
      <w:r w:rsidR="00DC262B">
        <w:t xml:space="preserve">rkers for promoters, enhancers </w:t>
      </w:r>
      <w:r>
        <w:t xml:space="preserve">and other elements, </w:t>
      </w:r>
      <w:r w:rsidR="00F035C0">
        <w:t>constituting</w:t>
      </w:r>
      <w:r>
        <w:t xml:space="preserve"> a</w:t>
      </w:r>
      <w:r w:rsidR="00DC262B">
        <w:t xml:space="preserve"> general mark covering many </w:t>
      </w:r>
      <w:proofErr w:type="spellStart"/>
      <w:r w:rsidR="00DC262B">
        <w:t>cis</w:t>
      </w:r>
      <w:proofErr w:type="spellEnd"/>
      <w:r w:rsidR="00DC262B">
        <w:t xml:space="preserve"> </w:t>
      </w:r>
      <w:r>
        <w:t xml:space="preserve">regulatory element classes. To </w:t>
      </w:r>
      <w:r w:rsidR="00DC262B">
        <w:t xml:space="preserve">further </w:t>
      </w:r>
      <w:r>
        <w:t xml:space="preserve">dissect the underlying regulatory elements driving this brain signal we focused analysis on the 5 core histone </w:t>
      </w:r>
      <w:r w:rsidR="00DC262B">
        <w:t xml:space="preserve">marks mapped by the </w:t>
      </w:r>
      <w:proofErr w:type="spellStart"/>
      <w:r w:rsidR="00DC262B">
        <w:t>Epigenomics</w:t>
      </w:r>
      <w:proofErr w:type="spellEnd"/>
      <w:r w:rsidR="00DC262B">
        <w:t xml:space="preserve"> Roadmap con</w:t>
      </w:r>
      <w:r w:rsidR="003B4BFC">
        <w:t>sortium. Results reveal a brain</w:t>
      </w:r>
      <w:r w:rsidR="00DC262B">
        <w:t xml:space="preserve"> H3K4me3 and H3K9me3 enrichment (figure 3). H3K4me3 is a mark enriched in active promoter elements and also present at active enhancers, and H3K9me3 is a mark enriched in heterochromatin and repressed regions. </w:t>
      </w:r>
    </w:p>
    <w:p w14:paraId="5DEC276A" w14:textId="77777777" w:rsidR="003B4BFC" w:rsidRDefault="003B4BFC" w:rsidP="007B19FF"/>
    <w:p w14:paraId="46E942B8" w14:textId="59745D1C" w:rsidR="003B4BFC" w:rsidRDefault="003B4BFC" w:rsidP="003B4BFC">
      <w:pPr>
        <w:pStyle w:val="Caption"/>
        <w:rPr>
          <w:b/>
        </w:rPr>
      </w:pPr>
      <w:r>
        <w:rPr>
          <w:b/>
          <w:noProof/>
          <w:lang w:eastAsia="en-US"/>
        </w:rPr>
        <w:drawing>
          <wp:inline distT="0" distB="0" distL="0" distR="0" wp14:anchorId="6024F155" wp14:editId="52B31602">
            <wp:extent cx="5270368" cy="1031240"/>
            <wp:effectExtent l="0" t="0" r="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850k.erc2-H3-all.chart_Moran.pdf"/>
                    <pic:cNvPicPr/>
                  </pic:nvPicPr>
                  <pic:blipFill rotWithShape="1">
                    <a:blip r:embed="rId13">
                      <a:extLst>
                        <a:ext uri="{28A0092B-C50C-407E-A947-70E740481C1C}">
                          <a14:useLocalDpi xmlns:a14="http://schemas.microsoft.com/office/drawing/2010/main" val="0"/>
                        </a:ext>
                      </a:extLst>
                    </a:blip>
                    <a:srcRect t="6774" b="38471"/>
                    <a:stretch/>
                  </pic:blipFill>
                  <pic:spPr bwMode="auto">
                    <a:xfrm>
                      <a:off x="0" y="0"/>
                      <a:ext cx="5270500" cy="1031266"/>
                    </a:xfrm>
                    <a:prstGeom prst="rect">
                      <a:avLst/>
                    </a:prstGeom>
                    <a:ln>
                      <a:noFill/>
                    </a:ln>
                    <a:extLst>
                      <a:ext uri="{53640926-AAD7-44d8-BBD7-CCE9431645EC}">
                        <a14:shadowObscured xmlns:a14="http://schemas.microsoft.com/office/drawing/2010/main"/>
                      </a:ext>
                    </a:extLst>
                  </pic:spPr>
                </pic:pic>
              </a:graphicData>
            </a:graphic>
          </wp:inline>
        </w:drawing>
      </w:r>
    </w:p>
    <w:p w14:paraId="54FC4B25" w14:textId="23786CA1" w:rsidR="003B4BFC" w:rsidRDefault="003B4BFC" w:rsidP="003B4BFC">
      <w:pPr>
        <w:pStyle w:val="Caption"/>
        <w:rPr>
          <w:b/>
        </w:rPr>
      </w:pPr>
    </w:p>
    <w:p w14:paraId="665CC851" w14:textId="3BB90468" w:rsidR="00DC262B" w:rsidRPr="003B4BFC" w:rsidRDefault="003B4BFC" w:rsidP="003B4BFC">
      <w:pPr>
        <w:rPr>
          <w:rFonts w:ascii="Calibri" w:hAnsi="Calibri"/>
          <w:sz w:val="20"/>
          <w:szCs w:val="20"/>
        </w:rPr>
      </w:pPr>
      <w:r w:rsidRPr="003B4BFC">
        <w:rPr>
          <w:rFonts w:ascii="Calibri" w:hAnsi="Calibri"/>
          <w:b/>
          <w:sz w:val="20"/>
          <w:szCs w:val="20"/>
        </w:rPr>
        <w:t xml:space="preserve">Figure </w:t>
      </w:r>
      <w:r w:rsidRPr="003B4BFC">
        <w:rPr>
          <w:rFonts w:ascii="Calibri" w:hAnsi="Calibri"/>
          <w:b/>
          <w:sz w:val="20"/>
          <w:szCs w:val="20"/>
        </w:rPr>
        <w:fldChar w:fldCharType="begin"/>
      </w:r>
      <w:r w:rsidRPr="003B4BFC">
        <w:rPr>
          <w:rFonts w:ascii="Calibri" w:hAnsi="Calibri"/>
          <w:sz w:val="20"/>
          <w:szCs w:val="20"/>
        </w:rPr>
        <w:instrText>SEQ Figure \* ARABIC</w:instrText>
      </w:r>
      <w:r w:rsidRPr="003B4BFC">
        <w:rPr>
          <w:rFonts w:ascii="Calibri" w:hAnsi="Calibri"/>
          <w:sz w:val="20"/>
          <w:szCs w:val="20"/>
        </w:rPr>
        <w:fldChar w:fldCharType="separate"/>
      </w:r>
      <w:r w:rsidRPr="003B4BFC">
        <w:rPr>
          <w:rFonts w:ascii="Calibri" w:hAnsi="Calibri"/>
          <w:noProof/>
          <w:sz w:val="20"/>
          <w:szCs w:val="20"/>
        </w:rPr>
        <w:t>3</w:t>
      </w:r>
      <w:r w:rsidRPr="003B4BFC">
        <w:rPr>
          <w:rFonts w:ascii="Calibri" w:hAnsi="Calibri"/>
          <w:sz w:val="20"/>
          <w:szCs w:val="20"/>
        </w:rPr>
        <w:fldChar w:fldCharType="end"/>
      </w:r>
      <w:r w:rsidRPr="003B4BFC">
        <w:rPr>
          <w:rFonts w:ascii="Calibri" w:hAnsi="Calibri"/>
          <w:sz w:val="20"/>
          <w:szCs w:val="20"/>
        </w:rPr>
        <w:t xml:space="preserve">: </w:t>
      </w:r>
      <w:proofErr w:type="spellStart"/>
      <w:r w:rsidRPr="003B4BFC">
        <w:rPr>
          <w:rFonts w:ascii="Calibri" w:hAnsi="Calibri"/>
          <w:sz w:val="20"/>
          <w:szCs w:val="20"/>
        </w:rPr>
        <w:t>eFORGE</w:t>
      </w:r>
      <w:proofErr w:type="spellEnd"/>
      <w:r w:rsidRPr="003B4BFC">
        <w:rPr>
          <w:rFonts w:ascii="Calibri" w:hAnsi="Calibri"/>
          <w:sz w:val="20"/>
          <w:szCs w:val="20"/>
        </w:rPr>
        <w:t xml:space="preserve"> results for top 200 probes from Moran et al. 2016 </w:t>
      </w:r>
      <w:r>
        <w:rPr>
          <w:rFonts w:ascii="Calibri" w:hAnsi="Calibri"/>
          <w:sz w:val="20"/>
          <w:szCs w:val="20"/>
        </w:rPr>
        <w:t xml:space="preserve">across 5 histone mark datasets from the </w:t>
      </w:r>
      <w:proofErr w:type="spellStart"/>
      <w:r>
        <w:rPr>
          <w:rFonts w:ascii="Calibri" w:hAnsi="Calibri"/>
          <w:sz w:val="20"/>
          <w:szCs w:val="20"/>
        </w:rPr>
        <w:t>Epigenomics</w:t>
      </w:r>
      <w:proofErr w:type="spellEnd"/>
      <w:r>
        <w:rPr>
          <w:rFonts w:ascii="Calibri" w:hAnsi="Calibri"/>
          <w:sz w:val="20"/>
          <w:szCs w:val="20"/>
        </w:rPr>
        <w:t xml:space="preserve"> Roadmap </w:t>
      </w:r>
      <w:r w:rsidRPr="005143AD">
        <w:rPr>
          <w:rFonts w:ascii="Calibri" w:hAnsi="Calibri"/>
          <w:sz w:val="20"/>
          <w:szCs w:val="20"/>
        </w:rPr>
        <w:t>consortium (</w:t>
      </w:r>
      <w:r w:rsidR="005143AD" w:rsidRPr="005143AD">
        <w:rPr>
          <w:rFonts w:ascii="Calibri" w:hAnsi="Calibri"/>
          <w:sz w:val="20"/>
          <w:szCs w:val="20"/>
        </w:rPr>
        <w:t xml:space="preserve">including H3K4me1, H3K4me3, H3K27me3, H3K9me3 and H3K36me3, </w:t>
      </w:r>
      <w:proofErr w:type="spellStart"/>
      <w:r w:rsidRPr="005143AD">
        <w:rPr>
          <w:rFonts w:ascii="Calibri" w:hAnsi="Calibri"/>
          <w:sz w:val="20"/>
          <w:szCs w:val="20"/>
        </w:rPr>
        <w:t>eFORGE</w:t>
      </w:r>
      <w:proofErr w:type="spellEnd"/>
      <w:r w:rsidRPr="005143AD">
        <w:rPr>
          <w:rFonts w:ascii="Calibri" w:hAnsi="Calibri"/>
          <w:sz w:val="20"/>
          <w:szCs w:val="20"/>
        </w:rPr>
        <w:t xml:space="preserve"> link</w:t>
      </w:r>
      <w:r w:rsidRPr="003B4BFC">
        <w:rPr>
          <w:rFonts w:ascii="Calibri" w:hAnsi="Calibri"/>
          <w:sz w:val="20"/>
          <w:szCs w:val="20"/>
        </w:rPr>
        <w:t xml:space="preserve">: </w:t>
      </w:r>
      <w:hyperlink r:id="rId14" w:history="1">
        <w:r w:rsidRPr="003B4BFC">
          <w:rPr>
            <w:rStyle w:val="Hyperlink"/>
            <w:rFonts w:ascii="Calibri" w:hAnsi="Calibri"/>
            <w:sz w:val="20"/>
            <w:szCs w:val="20"/>
          </w:rPr>
          <w:t>https://eforge.altiusinstitute.org/files/0xBA8B48CA5FAD11E8AE2545F754000C8C/Unnamed.850k.erc2-H3-all.chart.pdf</w:t>
        </w:r>
      </w:hyperlink>
      <w:r w:rsidRPr="003B4BFC">
        <w:rPr>
          <w:rFonts w:ascii="Calibri" w:hAnsi="Calibri"/>
          <w:sz w:val="20"/>
          <w:szCs w:val="20"/>
        </w:rPr>
        <w:t>)</w:t>
      </w:r>
    </w:p>
    <w:p w14:paraId="3C87F5B0" w14:textId="58BC5F0F" w:rsidR="003B4BFC" w:rsidRDefault="003B4BFC" w:rsidP="003B4BFC"/>
    <w:p w14:paraId="28045A81" w14:textId="12172772" w:rsidR="00BA221C" w:rsidRDefault="00DC262B" w:rsidP="007B19FF">
      <w:r>
        <w:t>To further</w:t>
      </w:r>
      <w:r w:rsidR="005C63B3">
        <w:t xml:space="preserve"> </w:t>
      </w:r>
      <w:proofErr w:type="spellStart"/>
      <w:r w:rsidR="005C63B3">
        <w:t>characterise</w:t>
      </w:r>
      <w:proofErr w:type="spellEnd"/>
      <w:r>
        <w:t xml:space="preserve"> the H3K4me3 and H3K9me3 enrichment revealed by </w:t>
      </w:r>
      <w:proofErr w:type="spellStart"/>
      <w:r>
        <w:t>eFORGE</w:t>
      </w:r>
      <w:proofErr w:type="spellEnd"/>
      <w:r>
        <w:t xml:space="preserve"> histone mark analysis we sought to perform an additional analysis across 15 chromatin states. </w:t>
      </w:r>
      <w:proofErr w:type="spellStart"/>
      <w:r>
        <w:t>eFORGE</w:t>
      </w:r>
      <w:proofErr w:type="spellEnd"/>
      <w:r>
        <w:t xml:space="preserve"> results show </w:t>
      </w:r>
      <w:r w:rsidRPr="00DC262B">
        <w:t xml:space="preserve">enrichments for "enhancer" and "flanking active TSS" categories for brain, neuronal progenitors and </w:t>
      </w:r>
      <w:proofErr w:type="spellStart"/>
      <w:r w:rsidRPr="00DC262B">
        <w:t>neurosphere</w:t>
      </w:r>
      <w:proofErr w:type="spellEnd"/>
      <w:r>
        <w:t xml:space="preserve"> (figure 4). </w:t>
      </w:r>
    </w:p>
    <w:p w14:paraId="698461EA" w14:textId="3B233C54" w:rsidR="005143AD" w:rsidRDefault="005143AD" w:rsidP="005143AD">
      <w:pPr>
        <w:pStyle w:val="Caption"/>
        <w:rPr>
          <w:b/>
        </w:rPr>
      </w:pPr>
    </w:p>
    <w:p w14:paraId="16AD2A9F" w14:textId="7B5DA07A" w:rsidR="005143AD" w:rsidRDefault="00360BEC" w:rsidP="005143AD">
      <w:pPr>
        <w:pStyle w:val="Caption"/>
        <w:rPr>
          <w:b/>
        </w:rPr>
      </w:pPr>
      <w:r>
        <w:rPr>
          <w:b/>
          <w:noProof/>
          <w:lang w:eastAsia="en-US"/>
        </w:rPr>
        <w:drawing>
          <wp:inline distT="0" distB="0" distL="0" distR="0" wp14:anchorId="51E264ED" wp14:editId="0A6729CD">
            <wp:extent cx="5270500" cy="977900"/>
            <wp:effectExtent l="0" t="0" r="1270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850k.erc2-chromatin15state-all.chart_Moran.pdf"/>
                    <pic:cNvPicPr/>
                  </pic:nvPicPr>
                  <pic:blipFill rotWithShape="1">
                    <a:blip r:embed="rId15">
                      <a:extLst>
                        <a:ext uri="{28A0092B-C50C-407E-A947-70E740481C1C}">
                          <a14:useLocalDpi xmlns:a14="http://schemas.microsoft.com/office/drawing/2010/main" val="0"/>
                        </a:ext>
                      </a:extLst>
                    </a:blip>
                    <a:srcRect t="7229"/>
                    <a:stretch/>
                  </pic:blipFill>
                  <pic:spPr bwMode="auto">
                    <a:xfrm>
                      <a:off x="0" y="0"/>
                      <a:ext cx="5270500" cy="977900"/>
                    </a:xfrm>
                    <a:prstGeom prst="rect">
                      <a:avLst/>
                    </a:prstGeom>
                    <a:ln>
                      <a:noFill/>
                    </a:ln>
                    <a:extLst>
                      <a:ext uri="{53640926-AAD7-44d8-BBD7-CCE9431645EC}">
                        <a14:shadowObscured xmlns:a14="http://schemas.microsoft.com/office/drawing/2010/main"/>
                      </a:ext>
                    </a:extLst>
                  </pic:spPr>
                </pic:pic>
              </a:graphicData>
            </a:graphic>
          </wp:inline>
        </w:drawing>
      </w:r>
    </w:p>
    <w:p w14:paraId="716E227D" w14:textId="04698DA9" w:rsidR="005143AD" w:rsidRDefault="005143AD" w:rsidP="005143AD">
      <w:pPr>
        <w:rPr>
          <w:rFonts w:ascii="Calibri" w:hAnsi="Calibri"/>
          <w:sz w:val="20"/>
          <w:szCs w:val="20"/>
        </w:rPr>
      </w:pPr>
      <w:r w:rsidRPr="003B4BFC">
        <w:rPr>
          <w:rFonts w:ascii="Calibri" w:hAnsi="Calibri"/>
          <w:b/>
          <w:sz w:val="20"/>
          <w:szCs w:val="20"/>
        </w:rPr>
        <w:t xml:space="preserve">Figure </w:t>
      </w:r>
      <w:r w:rsidRPr="003B4BFC">
        <w:rPr>
          <w:rFonts w:ascii="Calibri" w:hAnsi="Calibri"/>
          <w:b/>
          <w:sz w:val="20"/>
          <w:szCs w:val="20"/>
        </w:rPr>
        <w:fldChar w:fldCharType="begin"/>
      </w:r>
      <w:r w:rsidRPr="003B4BFC">
        <w:rPr>
          <w:rFonts w:ascii="Calibri" w:hAnsi="Calibri"/>
          <w:sz w:val="20"/>
          <w:szCs w:val="20"/>
        </w:rPr>
        <w:instrText>SEQ Figure \* ARABIC</w:instrText>
      </w:r>
      <w:r w:rsidRPr="003B4BFC">
        <w:rPr>
          <w:rFonts w:ascii="Calibri" w:hAnsi="Calibri"/>
          <w:sz w:val="20"/>
          <w:szCs w:val="20"/>
        </w:rPr>
        <w:fldChar w:fldCharType="separate"/>
      </w:r>
      <w:r>
        <w:rPr>
          <w:rFonts w:ascii="Calibri" w:hAnsi="Calibri"/>
          <w:noProof/>
          <w:sz w:val="20"/>
          <w:szCs w:val="20"/>
        </w:rPr>
        <w:t>4</w:t>
      </w:r>
      <w:r w:rsidRPr="003B4BFC">
        <w:rPr>
          <w:rFonts w:ascii="Calibri" w:hAnsi="Calibri"/>
          <w:sz w:val="20"/>
          <w:szCs w:val="20"/>
        </w:rPr>
        <w:fldChar w:fldCharType="end"/>
      </w:r>
      <w:r w:rsidRPr="003B4BFC">
        <w:rPr>
          <w:rFonts w:ascii="Calibri" w:hAnsi="Calibri"/>
          <w:sz w:val="20"/>
          <w:szCs w:val="20"/>
        </w:rPr>
        <w:t xml:space="preserve">: </w:t>
      </w:r>
      <w:proofErr w:type="spellStart"/>
      <w:r w:rsidRPr="003B4BFC">
        <w:rPr>
          <w:rFonts w:ascii="Calibri" w:hAnsi="Calibri"/>
          <w:sz w:val="20"/>
          <w:szCs w:val="20"/>
        </w:rPr>
        <w:t>eFORGE</w:t>
      </w:r>
      <w:proofErr w:type="spellEnd"/>
      <w:r w:rsidRPr="003B4BFC">
        <w:rPr>
          <w:rFonts w:ascii="Calibri" w:hAnsi="Calibri"/>
          <w:sz w:val="20"/>
          <w:szCs w:val="20"/>
        </w:rPr>
        <w:t xml:space="preserve"> results for top 200 probes from Moran et al. 2016</w:t>
      </w:r>
      <w:r>
        <w:rPr>
          <w:rFonts w:ascii="Calibri" w:hAnsi="Calibri"/>
          <w:sz w:val="20"/>
          <w:szCs w:val="20"/>
        </w:rPr>
        <w:t xml:space="preserve"> across 15 chromatin state datasets from the </w:t>
      </w:r>
      <w:proofErr w:type="spellStart"/>
      <w:r>
        <w:rPr>
          <w:rFonts w:ascii="Calibri" w:hAnsi="Calibri"/>
          <w:sz w:val="20"/>
          <w:szCs w:val="20"/>
        </w:rPr>
        <w:t>Epigenomics</w:t>
      </w:r>
      <w:proofErr w:type="spellEnd"/>
      <w:r>
        <w:rPr>
          <w:rFonts w:ascii="Calibri" w:hAnsi="Calibri"/>
          <w:sz w:val="20"/>
          <w:szCs w:val="20"/>
        </w:rPr>
        <w:t xml:space="preserve"> Roadmap </w:t>
      </w:r>
      <w:r w:rsidRPr="005143AD">
        <w:rPr>
          <w:rFonts w:ascii="Calibri" w:hAnsi="Calibri"/>
          <w:sz w:val="20"/>
          <w:szCs w:val="20"/>
        </w:rPr>
        <w:t>consortium (</w:t>
      </w:r>
      <w:proofErr w:type="spellStart"/>
      <w:r w:rsidRPr="005143AD">
        <w:rPr>
          <w:rFonts w:ascii="Calibri" w:hAnsi="Calibri"/>
          <w:sz w:val="20"/>
          <w:szCs w:val="20"/>
        </w:rPr>
        <w:t>eFORGE</w:t>
      </w:r>
      <w:proofErr w:type="spellEnd"/>
      <w:r w:rsidRPr="005143AD">
        <w:rPr>
          <w:rFonts w:ascii="Calibri" w:hAnsi="Calibri"/>
          <w:sz w:val="20"/>
          <w:szCs w:val="20"/>
        </w:rPr>
        <w:t xml:space="preserve"> link</w:t>
      </w:r>
      <w:r w:rsidRPr="003B4BFC">
        <w:rPr>
          <w:rFonts w:ascii="Calibri" w:hAnsi="Calibri"/>
          <w:sz w:val="20"/>
          <w:szCs w:val="20"/>
        </w:rPr>
        <w:t>:</w:t>
      </w:r>
      <w:r>
        <w:rPr>
          <w:rFonts w:ascii="Calibri" w:hAnsi="Calibri"/>
          <w:sz w:val="20"/>
          <w:szCs w:val="20"/>
        </w:rPr>
        <w:t xml:space="preserve"> </w:t>
      </w:r>
      <w:hyperlink r:id="rId16" w:history="1">
        <w:r w:rsidRPr="003A5199">
          <w:rPr>
            <w:rStyle w:val="Hyperlink"/>
            <w:rFonts w:ascii="Calibri" w:hAnsi="Calibri"/>
            <w:sz w:val="20"/>
            <w:szCs w:val="20"/>
          </w:rPr>
          <w:t>https://eforge.altiusinstitute.org/files/0x55BB98285FAD11E88F9DC2F654000C8C/Unnamed.850k.erc2-chromatin15state-all.chart.pdf</w:t>
        </w:r>
      </w:hyperlink>
      <w:r w:rsidRPr="003B4BFC">
        <w:rPr>
          <w:rFonts w:ascii="Calibri" w:hAnsi="Calibri"/>
          <w:sz w:val="20"/>
          <w:szCs w:val="20"/>
        </w:rPr>
        <w:t>)</w:t>
      </w:r>
    </w:p>
    <w:p w14:paraId="32BB46D6" w14:textId="77777777" w:rsidR="00360BEC" w:rsidRPr="000918C2" w:rsidRDefault="00360BEC" w:rsidP="005143AD">
      <w:pPr>
        <w:rPr>
          <w:rFonts w:ascii="Calibri" w:hAnsi="Calibri"/>
          <w:color w:val="auto"/>
          <w:sz w:val="20"/>
          <w:szCs w:val="20"/>
        </w:rPr>
      </w:pPr>
    </w:p>
    <w:p w14:paraId="62407736" w14:textId="63FBD9FD" w:rsidR="000918C2" w:rsidRDefault="00592DD6" w:rsidP="00592DD6">
      <w:pPr>
        <w:rPr>
          <w:rFonts w:eastAsia="Times New Roman"/>
          <w:color w:val="FF0000"/>
        </w:rPr>
      </w:pPr>
      <w:r w:rsidRPr="000918C2">
        <w:rPr>
          <w:color w:val="auto"/>
        </w:rPr>
        <w:t xml:space="preserve">We have thus </w:t>
      </w:r>
      <w:proofErr w:type="spellStart"/>
      <w:r w:rsidRPr="000918C2">
        <w:rPr>
          <w:color w:val="auto"/>
        </w:rPr>
        <w:t>analysed</w:t>
      </w:r>
      <w:proofErr w:type="spellEnd"/>
      <w:r w:rsidRPr="000918C2">
        <w:rPr>
          <w:color w:val="auto"/>
        </w:rPr>
        <w:t xml:space="preserve"> the top 200 probes from Moran et al., 2016 across data for DHSs, histone mark </w:t>
      </w:r>
      <w:proofErr w:type="spellStart"/>
      <w:r w:rsidRPr="000918C2">
        <w:rPr>
          <w:color w:val="auto"/>
        </w:rPr>
        <w:t>broadpeaks</w:t>
      </w:r>
      <w:proofErr w:type="spellEnd"/>
      <w:r w:rsidRPr="000918C2">
        <w:rPr>
          <w:color w:val="auto"/>
        </w:rPr>
        <w:t xml:space="preserve"> and chromatin states. We have designed the tool in such a way that further datasets can be added to local installations of the </w:t>
      </w:r>
      <w:proofErr w:type="spellStart"/>
      <w:r w:rsidRPr="000918C2">
        <w:rPr>
          <w:color w:val="auto"/>
        </w:rPr>
        <w:t>eFORGE</w:t>
      </w:r>
      <w:proofErr w:type="spellEnd"/>
      <w:r w:rsidRPr="000918C2">
        <w:rPr>
          <w:color w:val="auto"/>
        </w:rPr>
        <w:t xml:space="preserve"> web database</w:t>
      </w:r>
      <w:r w:rsidRPr="000918C2">
        <w:rPr>
          <w:rFonts w:eastAsia="Times New Roman"/>
          <w:color w:val="auto"/>
        </w:rPr>
        <w:t xml:space="preserve">. The code to generate the </w:t>
      </w:r>
      <w:proofErr w:type="spellStart"/>
      <w:r w:rsidRPr="000918C2">
        <w:rPr>
          <w:rFonts w:eastAsia="Times New Roman"/>
          <w:color w:val="auto"/>
        </w:rPr>
        <w:t>eFORGE</w:t>
      </w:r>
      <w:proofErr w:type="spellEnd"/>
      <w:r w:rsidRPr="000918C2">
        <w:rPr>
          <w:rFonts w:eastAsia="Times New Roman"/>
          <w:color w:val="auto"/>
        </w:rPr>
        <w:t xml:space="preserve"> web database is available from</w:t>
      </w:r>
      <w:r w:rsidR="000918C2">
        <w:rPr>
          <w:rFonts w:eastAsia="Times New Roman"/>
          <w:color w:val="FF0000"/>
        </w:rPr>
        <w:t xml:space="preserve"> </w:t>
      </w:r>
      <w:hyperlink r:id="rId17" w:history="1">
        <w:r w:rsidR="000918C2" w:rsidRPr="009F4E9C">
          <w:rPr>
            <w:rStyle w:val="Hyperlink"/>
            <w:rFonts w:eastAsia="Times New Roman"/>
          </w:rPr>
          <w:t>https://github.com/charlesbreeze/eFORGE/blob/master/docs/eforge-db-construction/</w:t>
        </w:r>
      </w:hyperlink>
      <w:r w:rsidRPr="000918C2">
        <w:rPr>
          <w:rFonts w:eastAsia="Times New Roman"/>
          <w:color w:val="auto"/>
        </w:rPr>
        <w:t xml:space="preserve">. In addition, a graphical schematic of the </w:t>
      </w:r>
      <w:proofErr w:type="spellStart"/>
      <w:r w:rsidRPr="000918C2">
        <w:rPr>
          <w:rFonts w:eastAsia="Times New Roman"/>
          <w:color w:val="auto"/>
        </w:rPr>
        <w:t>eFORGE</w:t>
      </w:r>
      <w:proofErr w:type="spellEnd"/>
      <w:r w:rsidRPr="000918C2">
        <w:rPr>
          <w:rFonts w:eastAsia="Times New Roman"/>
          <w:color w:val="auto"/>
        </w:rPr>
        <w:t xml:space="preserve"> web </w:t>
      </w:r>
      <w:proofErr w:type="spellStart"/>
      <w:r w:rsidRPr="000918C2">
        <w:rPr>
          <w:rFonts w:eastAsia="Times New Roman"/>
          <w:color w:val="auto"/>
        </w:rPr>
        <w:t>sqlite</w:t>
      </w:r>
      <w:proofErr w:type="spellEnd"/>
      <w:r w:rsidRPr="000918C2">
        <w:rPr>
          <w:rFonts w:eastAsia="Times New Roman"/>
          <w:color w:val="auto"/>
        </w:rPr>
        <w:t xml:space="preserve"> database structure is available from</w:t>
      </w:r>
      <w:r w:rsidR="000918C2" w:rsidRPr="000918C2">
        <w:rPr>
          <w:rFonts w:eastAsia="Times New Roman"/>
          <w:color w:val="auto"/>
        </w:rPr>
        <w:t xml:space="preserve"> </w:t>
      </w:r>
      <w:hyperlink r:id="rId18" w:history="1">
        <w:r w:rsidR="000918C2" w:rsidRPr="009F4E9C">
          <w:rPr>
            <w:rStyle w:val="Hyperlink"/>
            <w:rFonts w:eastAsia="Times New Roman"/>
          </w:rPr>
          <w:t>https://github.com/charlesbreeze/eFORGE/blob/eforge.v2.0/docs/eforge_2.0.web.db.schematic.svg</w:t>
        </w:r>
      </w:hyperlink>
      <w:r w:rsidR="000918C2" w:rsidRPr="000918C2">
        <w:rPr>
          <w:rFonts w:eastAsia="Times New Roman"/>
          <w:color w:val="auto"/>
        </w:rPr>
        <w:t>.</w:t>
      </w:r>
    </w:p>
    <w:p w14:paraId="54CA1D5D" w14:textId="77777777" w:rsidR="00F1730F" w:rsidRPr="000918C2" w:rsidRDefault="00F1730F" w:rsidP="005143AD">
      <w:pPr>
        <w:rPr>
          <w:rFonts w:ascii="Calibri" w:hAnsi="Calibri"/>
          <w:color w:val="auto"/>
          <w:sz w:val="20"/>
          <w:szCs w:val="20"/>
        </w:rPr>
      </w:pPr>
    </w:p>
    <w:p w14:paraId="1598FF08" w14:textId="3AE2820C" w:rsidR="00444EB4" w:rsidRPr="000918C2" w:rsidRDefault="00444EB4" w:rsidP="005143AD">
      <w:pPr>
        <w:rPr>
          <w:rFonts w:eastAsia="Times New Roman"/>
          <w:color w:val="auto"/>
        </w:rPr>
      </w:pPr>
      <w:r w:rsidRPr="000918C2">
        <w:rPr>
          <w:rFonts w:eastAsia="Times New Roman"/>
          <w:color w:val="auto"/>
        </w:rPr>
        <w:t xml:space="preserve">As in previous versions, </w:t>
      </w:r>
      <w:proofErr w:type="spellStart"/>
      <w:r w:rsidRPr="000918C2">
        <w:rPr>
          <w:rFonts w:eastAsia="Times New Roman"/>
          <w:color w:val="auto"/>
        </w:rPr>
        <w:t>eFORGE</w:t>
      </w:r>
      <w:proofErr w:type="spellEnd"/>
      <w:r w:rsidRPr="000918C2">
        <w:rPr>
          <w:rFonts w:eastAsia="Times New Roman"/>
          <w:color w:val="auto"/>
        </w:rPr>
        <w:t xml:space="preserve"> v2 includes an optional 1kb proximity filter to avoid biases associated with repeatedly testing proximal probes that present a strong DNA methylation correlation </w:t>
      </w:r>
      <w:r w:rsidRPr="000918C2">
        <w:rPr>
          <w:rFonts w:eastAsia="Times New Roman"/>
          <w:color w:val="auto"/>
        </w:rPr>
        <w:fldChar w:fldCharType="begin"/>
      </w:r>
      <w:r w:rsidRPr="000918C2">
        <w:rPr>
          <w:rFonts w:eastAsia="Times New Roman"/>
          <w:color w:val="auto"/>
        </w:rPr>
        <w:instrText xml:space="preserve"> ADDIN ZOTERO_ITEM CSL_CITATION {"citationID":"5uIgK6uS","properties":{"formattedCitation":"(Eckhardt {\\i{}et al.}, 2006)","plainCitation":"(Eckhardt et al., 2006)","noteIndex":0},"citationItems":[{"id":36,"uris":["http://zotero.org/users/2551464/items/4QUBU936"],"uri":["http://zotero.org/users/2551464/items/4QUBU936"],"itemData":{"id":36,"type":"article-journal","title":"DNA methylation profiling of human chromosomes 6, 20 and 22","container-title":"Nature genetics","page":"1378-1385","volume":"38","issue":"12","source":"PubMed Central","abstract":"DNA methylation constitutes the most stable type of epigenetic modifications modulating the transcriptional plasticity of mammalian genomes. Using bisulfite DNA sequencing, we report high-resolution methylation reference profiles of human chromosomes 6, 20 and 22, providing a resource of about 1.9 million CpG methylation values derived from 12 different tissues. Analysis of 6 annotation categories, revealed evolutionary conserved regions to be the predominant sites for differential DNA methylation and a core region surrounding the transcriptional start site as informative surrogate for promoter methylation. We find 17% of the 873 analyzed genes differentially methylated in their 5′-untranslated regions (5′-UTR) and about one third of the differentially methylated 5′-UTRs to be inversely correlated with transcription. While our study was controlled for factors reported to affect DNA methylation such as sex and age, we did not find any significant attributable effects. Our data suggest DNA methylation to be ontogenetically more stable than previously thought.","DOI":"10.1038/ng1909","ISSN":"1061-4036","note":"PMID: 17072317\nPMCID: PMC3082778","journalAbbreviation":"Nat Genet","author":[{"family":"Eckhardt","given":"Florian"},{"family":"Lewin","given":"Joern"},{"family":"Cortese","given":"Rene"},{"family":"Rakyan","given":"Vardhman K."},{"family":"Attwood","given":"John"},{"family":"Burger","given":"Matthias"},{"family":"Burton","given":"John"},{"family":"Cox","given":"Tony V."},{"family":"Davies","given":"Rob"},{"family":"Down","given":"Thomas A."},{"family":"Haefliger","given":"Carolina"},{"family":"Horton","given":"Roger"},{"family":"Howe","given":"Kevin"},{"family":"Jackson","given":"David K."},{"family":"Kunde","given":"Jan"},{"family":"Koenig","given":"Christoph"},{"family":"Liddle","given":"Jennifer"},{"family":"Niblett","given":"David"},{"family":"Otto","given":"Thomas"},{"family":"Pettett","given":"Roger"},{"family":"Seemann","given":"Stefanie"},{"family":"Thompson","given":"Christian"},{"family":"West","given":"Tony"},{"family":"Rogers","given":"Jane"},{"family":"Olek","given":"Alex"},{"family":"Berlin","given":"Kurt"},{"family":"Beck","given":"Stephan"}],"issued":{"date-parts":[["2006",12]]}}}],"schema":"https://github.com/citation-style-language/schema/raw/master/csl-citation.json"} </w:instrText>
      </w:r>
      <w:r w:rsidRPr="000918C2">
        <w:rPr>
          <w:rFonts w:eastAsia="Times New Roman"/>
          <w:color w:val="auto"/>
        </w:rPr>
        <w:fldChar w:fldCharType="separate"/>
      </w:r>
      <w:r w:rsidRPr="000918C2">
        <w:rPr>
          <w:color w:val="auto"/>
          <w:szCs w:val="24"/>
        </w:rPr>
        <w:t>(</w:t>
      </w:r>
      <w:proofErr w:type="spellStart"/>
      <w:r w:rsidRPr="000918C2">
        <w:rPr>
          <w:color w:val="auto"/>
          <w:szCs w:val="24"/>
        </w:rPr>
        <w:t>Eckhardt</w:t>
      </w:r>
      <w:proofErr w:type="spellEnd"/>
      <w:r w:rsidRPr="000918C2">
        <w:rPr>
          <w:color w:val="auto"/>
          <w:szCs w:val="24"/>
        </w:rPr>
        <w:t xml:space="preserve"> </w:t>
      </w:r>
      <w:r w:rsidRPr="000918C2">
        <w:rPr>
          <w:i/>
          <w:iCs/>
          <w:color w:val="auto"/>
          <w:szCs w:val="24"/>
        </w:rPr>
        <w:t>et al.</w:t>
      </w:r>
      <w:r w:rsidRPr="000918C2">
        <w:rPr>
          <w:color w:val="auto"/>
          <w:szCs w:val="24"/>
        </w:rPr>
        <w:t>, 2006)</w:t>
      </w:r>
      <w:r w:rsidRPr="000918C2">
        <w:rPr>
          <w:rFonts w:eastAsia="Times New Roman"/>
          <w:color w:val="auto"/>
        </w:rPr>
        <w:fldChar w:fldCharType="end"/>
      </w:r>
      <w:r w:rsidRPr="000918C2">
        <w:rPr>
          <w:rFonts w:eastAsia="Times New Roman"/>
          <w:color w:val="auto"/>
        </w:rPr>
        <w:t xml:space="preserve">. For the 850k EPIC array, we have observed this filter removing up to 0.7% of probes in a random input set (7 out of 1000 probes, 1000 background tests), suggesting that </w:t>
      </w:r>
      <w:proofErr w:type="spellStart"/>
      <w:r w:rsidRPr="000918C2">
        <w:rPr>
          <w:rFonts w:eastAsia="Times New Roman"/>
          <w:color w:val="auto"/>
        </w:rPr>
        <w:t>eFORGE</w:t>
      </w:r>
      <w:proofErr w:type="spellEnd"/>
      <w:r w:rsidRPr="000918C2">
        <w:rPr>
          <w:rFonts w:eastAsia="Times New Roman"/>
          <w:color w:val="auto"/>
        </w:rPr>
        <w:t xml:space="preserve"> probe filtering avoids proximal probe bias </w:t>
      </w:r>
      <w:r w:rsidR="00C64B2C" w:rsidRPr="000918C2">
        <w:rPr>
          <w:rFonts w:eastAsia="Times New Roman"/>
          <w:color w:val="auto"/>
        </w:rPr>
        <w:t xml:space="preserve">in a typical input set </w:t>
      </w:r>
      <w:r w:rsidRPr="000918C2">
        <w:rPr>
          <w:rFonts w:eastAsia="Times New Roman"/>
          <w:color w:val="auto"/>
        </w:rPr>
        <w:t>without removing an excessive number of probes from analysis</w:t>
      </w:r>
      <w:r w:rsidR="00C64B2C" w:rsidRPr="000918C2">
        <w:rPr>
          <w:rFonts w:eastAsia="Times New Roman"/>
          <w:color w:val="auto"/>
        </w:rPr>
        <w:t xml:space="preserve"> </w:t>
      </w:r>
      <w:r w:rsidR="0043125C" w:rsidRPr="000918C2">
        <w:rPr>
          <w:rFonts w:eastAsia="Times New Roman"/>
          <w:color w:val="auto"/>
        </w:rPr>
        <w:t>for</w:t>
      </w:r>
      <w:r w:rsidR="00C64B2C" w:rsidRPr="000918C2">
        <w:rPr>
          <w:rFonts w:eastAsia="Times New Roman"/>
          <w:color w:val="auto"/>
        </w:rPr>
        <w:t xml:space="preserve"> the larger EPIC array</w:t>
      </w:r>
      <w:r w:rsidRPr="000918C2">
        <w:rPr>
          <w:rFonts w:eastAsia="Times New Roman"/>
          <w:color w:val="auto"/>
        </w:rPr>
        <w:t>.</w:t>
      </w:r>
    </w:p>
    <w:p w14:paraId="2DBCF797" w14:textId="77777777" w:rsidR="00444EB4" w:rsidRPr="000918C2" w:rsidRDefault="00444EB4" w:rsidP="005143AD">
      <w:pPr>
        <w:rPr>
          <w:rFonts w:ascii="Calibri" w:hAnsi="Calibri"/>
          <w:color w:val="auto"/>
          <w:sz w:val="20"/>
          <w:szCs w:val="20"/>
        </w:rPr>
      </w:pPr>
    </w:p>
    <w:p w14:paraId="4572D693" w14:textId="3BDF1AC1" w:rsidR="00267A92" w:rsidRPr="000918C2" w:rsidRDefault="00D75658" w:rsidP="005143AD">
      <w:pPr>
        <w:rPr>
          <w:rFonts w:eastAsia="Times New Roman"/>
          <w:color w:val="auto"/>
        </w:rPr>
      </w:pPr>
      <w:r w:rsidRPr="000918C2">
        <w:rPr>
          <w:rFonts w:eastAsia="Times New Roman"/>
          <w:color w:val="auto"/>
        </w:rPr>
        <w:t xml:space="preserve">In addition, </w:t>
      </w:r>
      <w:proofErr w:type="spellStart"/>
      <w:r w:rsidRPr="000918C2">
        <w:rPr>
          <w:rFonts w:eastAsia="Times New Roman"/>
          <w:color w:val="auto"/>
        </w:rPr>
        <w:t>eFORGE</w:t>
      </w:r>
      <w:proofErr w:type="spellEnd"/>
      <w:r w:rsidRPr="000918C2">
        <w:rPr>
          <w:rFonts w:eastAsia="Times New Roman"/>
          <w:color w:val="auto"/>
        </w:rPr>
        <w:t xml:space="preserve"> v2.0 currently contains 815 individual datasets (493 individual DHS datasets included the previous </w:t>
      </w:r>
      <w:proofErr w:type="spellStart"/>
      <w:r w:rsidRPr="000918C2">
        <w:rPr>
          <w:rFonts w:eastAsia="Times New Roman"/>
          <w:color w:val="auto"/>
        </w:rPr>
        <w:t>eFORGE</w:t>
      </w:r>
      <w:proofErr w:type="spellEnd"/>
      <w:r w:rsidRPr="000918C2">
        <w:rPr>
          <w:rFonts w:eastAsia="Times New Roman"/>
          <w:color w:val="auto"/>
        </w:rPr>
        <w:t xml:space="preserve"> publication, 195 individual histone mark datasets and 127 individual chromatin state datasets). Our online </w:t>
      </w:r>
      <w:proofErr w:type="spellStart"/>
      <w:r w:rsidRPr="000918C2">
        <w:rPr>
          <w:rFonts w:eastAsia="Times New Roman"/>
          <w:color w:val="auto"/>
        </w:rPr>
        <w:t>datatable</w:t>
      </w:r>
      <w:proofErr w:type="spellEnd"/>
      <w:r w:rsidRPr="000918C2">
        <w:rPr>
          <w:rFonts w:eastAsia="Times New Roman"/>
          <w:color w:val="auto"/>
        </w:rPr>
        <w:t xml:space="preserve"> includes all 815 individual datasets present in </w:t>
      </w:r>
      <w:proofErr w:type="spellStart"/>
      <w:r w:rsidRPr="000918C2">
        <w:rPr>
          <w:rFonts w:eastAsia="Times New Roman"/>
          <w:color w:val="auto"/>
        </w:rPr>
        <w:t>eFORGE</w:t>
      </w:r>
      <w:proofErr w:type="spellEnd"/>
      <w:r w:rsidRPr="000918C2">
        <w:rPr>
          <w:rFonts w:eastAsia="Times New Roman"/>
          <w:color w:val="auto"/>
        </w:rPr>
        <w:t xml:space="preserve"> (available at</w:t>
      </w:r>
      <w:r>
        <w:rPr>
          <w:rFonts w:eastAsia="Times New Roman"/>
          <w:color w:val="FF0000"/>
        </w:rPr>
        <w:t xml:space="preserve"> </w:t>
      </w:r>
      <w:hyperlink r:id="rId19" w:history="1">
        <w:r w:rsidRPr="009F4E9C">
          <w:rPr>
            <w:rStyle w:val="Hyperlink"/>
            <w:rFonts w:eastAsia="Times New Roman"/>
          </w:rPr>
          <w:t>https://docs.google.com/spreadsheets/d/1S1GCZmaPRXYHjFHCpY9XPWO_9NBlS0oi29uoq7weTbI/edit?usp=sharing</w:t>
        </w:r>
      </w:hyperlink>
      <w:r w:rsidRPr="000918C2">
        <w:rPr>
          <w:rFonts w:eastAsia="Times New Roman"/>
          <w:color w:val="auto"/>
        </w:rPr>
        <w:t xml:space="preserve">, </w:t>
      </w:r>
      <w:r w:rsidRPr="000918C2">
        <w:rPr>
          <w:color w:val="auto"/>
        </w:rPr>
        <w:t xml:space="preserve">column 1 indicates whether the datasets were added in </w:t>
      </w:r>
      <w:proofErr w:type="spellStart"/>
      <w:r w:rsidRPr="000918C2">
        <w:rPr>
          <w:color w:val="auto"/>
        </w:rPr>
        <w:t>eFORGE</w:t>
      </w:r>
      <w:proofErr w:type="spellEnd"/>
      <w:r w:rsidRPr="000918C2">
        <w:rPr>
          <w:color w:val="auto"/>
        </w:rPr>
        <w:t xml:space="preserve"> v2.0 or were added previously</w:t>
      </w:r>
      <w:r w:rsidRPr="000918C2">
        <w:rPr>
          <w:rFonts w:eastAsia="Times New Roman"/>
          <w:color w:val="auto"/>
        </w:rPr>
        <w:t>).</w:t>
      </w:r>
    </w:p>
    <w:p w14:paraId="08447616" w14:textId="77777777" w:rsidR="00267A92" w:rsidRPr="000918C2" w:rsidRDefault="00267A92" w:rsidP="005143AD">
      <w:pPr>
        <w:rPr>
          <w:rFonts w:ascii="Calibri" w:hAnsi="Calibri"/>
          <w:color w:val="auto"/>
          <w:sz w:val="20"/>
          <w:szCs w:val="20"/>
        </w:rPr>
      </w:pPr>
    </w:p>
    <w:p w14:paraId="7A1BEC81" w14:textId="52277B45" w:rsidR="00267A92" w:rsidRPr="000918C2" w:rsidRDefault="00267A92" w:rsidP="005143AD">
      <w:pPr>
        <w:rPr>
          <w:rFonts w:ascii="Calibri" w:hAnsi="Calibri"/>
          <w:color w:val="auto"/>
          <w:sz w:val="20"/>
          <w:szCs w:val="20"/>
        </w:rPr>
      </w:pPr>
      <w:proofErr w:type="spellStart"/>
      <w:r w:rsidRPr="000918C2">
        <w:rPr>
          <w:rFonts w:eastAsia="Times New Roman"/>
          <w:color w:val="auto"/>
        </w:rPr>
        <w:t>eFORGE</w:t>
      </w:r>
      <w:proofErr w:type="spellEnd"/>
      <w:r w:rsidRPr="000918C2">
        <w:rPr>
          <w:rFonts w:eastAsia="Times New Roman"/>
          <w:color w:val="auto"/>
        </w:rPr>
        <w:t xml:space="preserve"> v2 corresponds to developments in </w:t>
      </w:r>
      <w:proofErr w:type="spellStart"/>
      <w:r w:rsidRPr="000918C2">
        <w:rPr>
          <w:rFonts w:eastAsia="Times New Roman"/>
          <w:color w:val="auto"/>
        </w:rPr>
        <w:t>eFORGE</w:t>
      </w:r>
      <w:proofErr w:type="spellEnd"/>
      <w:r w:rsidRPr="000918C2">
        <w:rPr>
          <w:rFonts w:eastAsia="Times New Roman"/>
          <w:color w:val="auto"/>
        </w:rPr>
        <w:t xml:space="preserve"> web, which can also be set up for automated use in a cluster environment. For a simpler command line setup, </w:t>
      </w:r>
      <w:proofErr w:type="spellStart"/>
      <w:r w:rsidRPr="000918C2">
        <w:rPr>
          <w:rFonts w:eastAsia="Times New Roman"/>
          <w:color w:val="auto"/>
        </w:rPr>
        <w:t>eFORGE</w:t>
      </w:r>
      <w:proofErr w:type="spellEnd"/>
      <w:r w:rsidRPr="000918C2">
        <w:rPr>
          <w:rFonts w:eastAsia="Times New Roman"/>
          <w:color w:val="auto"/>
        </w:rPr>
        <w:t xml:space="preserve"> standalone remains in its original design for users to modify and experiment with new datasets.</w:t>
      </w:r>
    </w:p>
    <w:p w14:paraId="5CE28BD9" w14:textId="77777777" w:rsidR="00267A92" w:rsidRDefault="00267A92" w:rsidP="005143AD">
      <w:pPr>
        <w:rPr>
          <w:rFonts w:ascii="Calibri" w:hAnsi="Calibri"/>
          <w:sz w:val="20"/>
          <w:szCs w:val="20"/>
        </w:rPr>
      </w:pPr>
    </w:p>
    <w:p w14:paraId="5794729B" w14:textId="4708D829" w:rsidR="00BF6731" w:rsidRDefault="008456E6" w:rsidP="005143AD">
      <w:pPr>
        <w:rPr>
          <w:color w:val="auto"/>
        </w:rPr>
      </w:pPr>
      <w:r>
        <w:t xml:space="preserve">Given that </w:t>
      </w:r>
      <w:proofErr w:type="spellStart"/>
      <w:r>
        <w:t>DNAm</w:t>
      </w:r>
      <w:proofErr w:type="spellEnd"/>
      <w:r>
        <w:t xml:space="preserve"> changes can result as a consequence of the binding of sequence-specific TFs, and that </w:t>
      </w:r>
      <w:r w:rsidR="00BF6731">
        <w:t>TFs are also involved in the formation of enhancers and other regulatory elements, we sought to identify TF motifs associated with the top 200 probes from Moran et al. 2016. We therefore</w:t>
      </w:r>
      <w:r w:rsidR="00B9746D">
        <w:t xml:space="preserve"> performed an enrichment analysis across all </w:t>
      </w:r>
      <w:r w:rsidR="00BF6731">
        <w:t xml:space="preserve">2256 </w:t>
      </w:r>
      <w:r w:rsidR="00B9746D">
        <w:t xml:space="preserve">TF motifs </w:t>
      </w:r>
      <w:r w:rsidR="00360BEC">
        <w:t xml:space="preserve">in </w:t>
      </w:r>
      <w:proofErr w:type="spellStart"/>
      <w:r w:rsidR="00360BEC">
        <w:t>eFORGE</w:t>
      </w:r>
      <w:proofErr w:type="spellEnd"/>
      <w:r w:rsidR="00360BEC">
        <w:t xml:space="preserve">-TF. </w:t>
      </w:r>
      <w:r w:rsidR="00B9746D" w:rsidRPr="001F713C">
        <w:rPr>
          <w:color w:val="auto"/>
        </w:rPr>
        <w:t xml:space="preserve">Results </w:t>
      </w:r>
      <w:r w:rsidR="001F713C">
        <w:rPr>
          <w:color w:val="auto"/>
        </w:rPr>
        <w:t>did not</w:t>
      </w:r>
      <w:r w:rsidR="001F713C" w:rsidRPr="001F713C">
        <w:rPr>
          <w:color w:val="auto"/>
        </w:rPr>
        <w:t xml:space="preserve"> identify significant motifs at q&lt;0.05</w:t>
      </w:r>
      <w:r w:rsidR="00BF6731" w:rsidRPr="001F713C">
        <w:rPr>
          <w:color w:val="auto"/>
        </w:rPr>
        <w:t xml:space="preserve"> </w:t>
      </w:r>
      <w:r w:rsidR="00BF4B63" w:rsidRPr="001F713C">
        <w:rPr>
          <w:color w:val="auto"/>
        </w:rPr>
        <w:t>(fig</w:t>
      </w:r>
      <w:r w:rsidR="001F713C" w:rsidRPr="001F713C">
        <w:rPr>
          <w:color w:val="auto"/>
        </w:rPr>
        <w:t>ure</w:t>
      </w:r>
      <w:r w:rsidR="00BF4B63" w:rsidRPr="001F713C">
        <w:rPr>
          <w:color w:val="auto"/>
        </w:rPr>
        <w:t xml:space="preserve"> 5)</w:t>
      </w:r>
      <w:r w:rsidR="001F713C" w:rsidRPr="001F713C">
        <w:rPr>
          <w:color w:val="auto"/>
        </w:rPr>
        <w:t>.</w:t>
      </w:r>
      <w:r w:rsidR="0078240F" w:rsidRPr="001F713C">
        <w:rPr>
          <w:color w:val="auto"/>
        </w:rPr>
        <w:t xml:space="preserve"> </w:t>
      </w:r>
      <w:r w:rsidR="009A0F9D" w:rsidRPr="00BF6731">
        <w:rPr>
          <w:color w:val="auto"/>
        </w:rPr>
        <w:t xml:space="preserve">However, a p-value histogram shows </w:t>
      </w:r>
      <w:r w:rsidR="006F77F1" w:rsidRPr="00BF6731">
        <w:rPr>
          <w:color w:val="auto"/>
        </w:rPr>
        <w:t>evidence of anti-conservative p-values</w:t>
      </w:r>
      <w:r w:rsidR="001832A2">
        <w:rPr>
          <w:color w:val="auto"/>
        </w:rPr>
        <w:t xml:space="preserve"> </w:t>
      </w:r>
      <w:r w:rsidR="001832A2" w:rsidRPr="00BF6731">
        <w:rPr>
          <w:color w:val="auto"/>
        </w:rPr>
        <w:t xml:space="preserve">(figure </w:t>
      </w:r>
      <w:r w:rsidR="001832A2">
        <w:rPr>
          <w:color w:val="auto"/>
        </w:rPr>
        <w:t>6</w:t>
      </w:r>
      <w:r w:rsidR="001832A2" w:rsidRPr="00BF6731">
        <w:rPr>
          <w:color w:val="auto"/>
        </w:rPr>
        <w:t>)</w:t>
      </w:r>
      <w:r w:rsidR="006F77F1" w:rsidRPr="00BF6731">
        <w:rPr>
          <w:color w:val="auto"/>
        </w:rPr>
        <w:t>, and we anticipated that testing a higher number of probes could reveal significant enrichments at q&lt;0.05.</w:t>
      </w:r>
    </w:p>
    <w:p w14:paraId="3A35A6E3" w14:textId="27834315" w:rsidR="006F77F1" w:rsidRDefault="0025110B" w:rsidP="005143AD">
      <w:pPr>
        <w:rPr>
          <w:color w:val="auto"/>
        </w:rPr>
      </w:pPr>
      <w:r w:rsidRPr="0025110B">
        <w:rPr>
          <w:noProof/>
          <w:lang w:eastAsia="en-US"/>
        </w:rPr>
        <w:drawing>
          <wp:inline distT="0" distB="0" distL="0" distR="0" wp14:anchorId="366BB8BD" wp14:editId="329E3F60">
            <wp:extent cx="5270500" cy="5270500"/>
            <wp:effectExtent l="0" t="0" r="12700" b="1270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5270500"/>
                    </a:xfrm>
                    <a:prstGeom prst="rect">
                      <a:avLst/>
                    </a:prstGeom>
                    <a:noFill/>
                    <a:ln>
                      <a:noFill/>
                    </a:ln>
                  </pic:spPr>
                </pic:pic>
              </a:graphicData>
            </a:graphic>
          </wp:inline>
        </w:drawing>
      </w:r>
    </w:p>
    <w:p w14:paraId="4006F472" w14:textId="61364BE8" w:rsidR="00BF6731" w:rsidRDefault="00BF6731" w:rsidP="005143AD">
      <w:pPr>
        <w:rPr>
          <w:rFonts w:ascii="Calibri" w:hAnsi="Calibri"/>
          <w:sz w:val="20"/>
          <w:szCs w:val="20"/>
        </w:rPr>
      </w:pPr>
      <w:r w:rsidRPr="0025110B">
        <w:rPr>
          <w:rFonts w:ascii="Calibri" w:hAnsi="Calibri"/>
          <w:b/>
          <w:sz w:val="20"/>
          <w:szCs w:val="20"/>
        </w:rPr>
        <w:t xml:space="preserve">Figure </w:t>
      </w:r>
      <w:r w:rsidRPr="0025110B">
        <w:rPr>
          <w:rFonts w:ascii="Calibri" w:hAnsi="Calibri"/>
          <w:b/>
          <w:sz w:val="20"/>
          <w:szCs w:val="20"/>
        </w:rPr>
        <w:fldChar w:fldCharType="begin"/>
      </w:r>
      <w:r w:rsidRPr="0025110B">
        <w:rPr>
          <w:rFonts w:ascii="Calibri" w:hAnsi="Calibri"/>
          <w:b/>
          <w:sz w:val="20"/>
          <w:szCs w:val="20"/>
        </w:rPr>
        <w:instrText>SEQ Figure \* ARABIC</w:instrText>
      </w:r>
      <w:r w:rsidRPr="0025110B">
        <w:rPr>
          <w:rFonts w:ascii="Calibri" w:hAnsi="Calibri"/>
          <w:b/>
          <w:sz w:val="20"/>
          <w:szCs w:val="20"/>
        </w:rPr>
        <w:fldChar w:fldCharType="separate"/>
      </w:r>
      <w:r w:rsidRPr="0025110B">
        <w:rPr>
          <w:rFonts w:ascii="Calibri" w:hAnsi="Calibri"/>
          <w:b/>
          <w:noProof/>
          <w:sz w:val="20"/>
          <w:szCs w:val="20"/>
        </w:rPr>
        <w:t>5</w:t>
      </w:r>
      <w:r w:rsidRPr="0025110B">
        <w:rPr>
          <w:rFonts w:ascii="Calibri" w:hAnsi="Calibri"/>
          <w:b/>
          <w:sz w:val="20"/>
          <w:szCs w:val="20"/>
        </w:rPr>
        <w:fldChar w:fldCharType="end"/>
      </w:r>
      <w:r w:rsidRPr="0025110B">
        <w:rPr>
          <w:rFonts w:ascii="Calibri" w:hAnsi="Calibri"/>
          <w:b/>
          <w:sz w:val="20"/>
          <w:szCs w:val="20"/>
        </w:rPr>
        <w:t>:</w:t>
      </w:r>
      <w:r>
        <w:rPr>
          <w:rFonts w:ascii="Calibri" w:hAnsi="Calibri"/>
          <w:sz w:val="20"/>
          <w:szCs w:val="20"/>
        </w:rPr>
        <w:t xml:space="preserve"> </w:t>
      </w:r>
      <w:r w:rsidR="0025110B">
        <w:rPr>
          <w:rFonts w:ascii="Calibri" w:hAnsi="Calibri"/>
          <w:sz w:val="20"/>
          <w:szCs w:val="20"/>
        </w:rPr>
        <w:t xml:space="preserve">10 most enriched TF motifs from </w:t>
      </w:r>
      <w:proofErr w:type="spellStart"/>
      <w:r w:rsidR="0025110B" w:rsidRPr="003B4BFC">
        <w:rPr>
          <w:rFonts w:ascii="Calibri" w:hAnsi="Calibri"/>
          <w:sz w:val="20"/>
          <w:szCs w:val="20"/>
        </w:rPr>
        <w:t>eFORGE</w:t>
      </w:r>
      <w:proofErr w:type="spellEnd"/>
      <w:r w:rsidR="0025110B">
        <w:rPr>
          <w:rFonts w:ascii="Calibri" w:hAnsi="Calibri"/>
          <w:sz w:val="20"/>
          <w:szCs w:val="20"/>
        </w:rPr>
        <w:t xml:space="preserve">-TF analysis on the </w:t>
      </w:r>
      <w:r w:rsidR="0025110B" w:rsidRPr="003B4BFC">
        <w:rPr>
          <w:rFonts w:ascii="Calibri" w:hAnsi="Calibri"/>
          <w:sz w:val="20"/>
          <w:szCs w:val="20"/>
        </w:rPr>
        <w:t>top 200 probes from Moran et al. 2016</w:t>
      </w:r>
      <w:r w:rsidR="0025110B">
        <w:rPr>
          <w:rFonts w:ascii="Calibri" w:hAnsi="Calibri"/>
          <w:sz w:val="20"/>
          <w:szCs w:val="20"/>
        </w:rPr>
        <w:t xml:space="preserve">. No </w:t>
      </w:r>
      <w:r>
        <w:rPr>
          <w:rFonts w:ascii="Calibri" w:hAnsi="Calibri"/>
          <w:sz w:val="20"/>
          <w:szCs w:val="20"/>
        </w:rPr>
        <w:t>significant TF motifs</w:t>
      </w:r>
      <w:r w:rsidR="001F713C">
        <w:rPr>
          <w:rFonts w:ascii="Calibri" w:hAnsi="Calibri"/>
          <w:sz w:val="20"/>
          <w:szCs w:val="20"/>
        </w:rPr>
        <w:t xml:space="preserve"> </w:t>
      </w:r>
      <w:r w:rsidR="0025110B">
        <w:rPr>
          <w:rFonts w:ascii="Calibri" w:hAnsi="Calibri"/>
          <w:sz w:val="20"/>
          <w:szCs w:val="20"/>
        </w:rPr>
        <w:t xml:space="preserve">are detected </w:t>
      </w:r>
      <w:r w:rsidR="001F713C">
        <w:rPr>
          <w:rFonts w:ascii="Calibri" w:hAnsi="Calibri"/>
          <w:sz w:val="20"/>
          <w:szCs w:val="20"/>
        </w:rPr>
        <w:t>at q&lt;0.05</w:t>
      </w:r>
      <w:r>
        <w:rPr>
          <w:rFonts w:ascii="Calibri" w:hAnsi="Calibri"/>
          <w:sz w:val="20"/>
          <w:szCs w:val="20"/>
        </w:rPr>
        <w:t>.</w:t>
      </w:r>
    </w:p>
    <w:p w14:paraId="57A235E4" w14:textId="77777777" w:rsidR="00BF6731" w:rsidRPr="00BF6731" w:rsidRDefault="00BF6731" w:rsidP="005143AD">
      <w:pPr>
        <w:rPr>
          <w:color w:val="auto"/>
        </w:rPr>
      </w:pPr>
    </w:p>
    <w:p w14:paraId="16D23FC4" w14:textId="22ECFCD2" w:rsidR="006F77F1" w:rsidRDefault="006F77F1" w:rsidP="005143AD">
      <w:pPr>
        <w:rPr>
          <w:color w:val="FF0000"/>
        </w:rPr>
      </w:pPr>
      <w:r w:rsidRPr="006F77F1">
        <w:rPr>
          <w:noProof/>
          <w:lang w:eastAsia="en-US"/>
        </w:rPr>
        <w:drawing>
          <wp:inline distT="0" distB="0" distL="0" distR="0" wp14:anchorId="78ABBE48" wp14:editId="24E7AC94">
            <wp:extent cx="5270500" cy="5270500"/>
            <wp:effectExtent l="0" t="0" r="12700" b="1270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5270500"/>
                    </a:xfrm>
                    <a:prstGeom prst="rect">
                      <a:avLst/>
                    </a:prstGeom>
                    <a:noFill/>
                    <a:ln>
                      <a:noFill/>
                    </a:ln>
                  </pic:spPr>
                </pic:pic>
              </a:graphicData>
            </a:graphic>
          </wp:inline>
        </w:drawing>
      </w:r>
    </w:p>
    <w:p w14:paraId="41B4AB5D" w14:textId="25477FE3" w:rsidR="006F77F1" w:rsidRDefault="006F77F1" w:rsidP="005143AD">
      <w:pPr>
        <w:rPr>
          <w:rFonts w:ascii="Calibri" w:hAnsi="Calibri"/>
          <w:color w:val="FF0000"/>
          <w:sz w:val="20"/>
          <w:szCs w:val="20"/>
        </w:rPr>
      </w:pPr>
      <w:r w:rsidRPr="003B4BFC">
        <w:rPr>
          <w:rFonts w:ascii="Calibri" w:hAnsi="Calibri"/>
          <w:b/>
          <w:sz w:val="20"/>
          <w:szCs w:val="20"/>
        </w:rPr>
        <w:t xml:space="preserve">Figure </w:t>
      </w:r>
      <w:r w:rsidR="00D527D4">
        <w:rPr>
          <w:rFonts w:ascii="Calibri" w:hAnsi="Calibri"/>
          <w:b/>
          <w:sz w:val="20"/>
          <w:szCs w:val="20"/>
        </w:rPr>
        <w:t>6</w:t>
      </w:r>
      <w:r w:rsidRPr="003B4BFC">
        <w:rPr>
          <w:rFonts w:ascii="Calibri" w:hAnsi="Calibri"/>
          <w:sz w:val="20"/>
          <w:szCs w:val="20"/>
        </w:rPr>
        <w:t xml:space="preserve">: </w:t>
      </w:r>
      <w:proofErr w:type="spellStart"/>
      <w:r w:rsidRPr="003B4BFC">
        <w:rPr>
          <w:rFonts w:ascii="Calibri" w:hAnsi="Calibri"/>
          <w:sz w:val="20"/>
          <w:szCs w:val="20"/>
        </w:rPr>
        <w:t>eFORGE</w:t>
      </w:r>
      <w:proofErr w:type="spellEnd"/>
      <w:r>
        <w:rPr>
          <w:rFonts w:ascii="Calibri" w:hAnsi="Calibri"/>
          <w:sz w:val="20"/>
          <w:szCs w:val="20"/>
        </w:rPr>
        <w:t>-TF</w:t>
      </w:r>
      <w:r w:rsidRPr="003B4BFC">
        <w:rPr>
          <w:rFonts w:ascii="Calibri" w:hAnsi="Calibri"/>
          <w:sz w:val="20"/>
          <w:szCs w:val="20"/>
        </w:rPr>
        <w:t xml:space="preserve"> </w:t>
      </w:r>
      <w:r>
        <w:rPr>
          <w:rFonts w:ascii="Calibri" w:hAnsi="Calibri"/>
          <w:sz w:val="20"/>
          <w:szCs w:val="20"/>
        </w:rPr>
        <w:t xml:space="preserve">p-value histogram </w:t>
      </w:r>
      <w:r w:rsidRPr="003B4BFC">
        <w:rPr>
          <w:rFonts w:ascii="Calibri" w:hAnsi="Calibri"/>
          <w:sz w:val="20"/>
          <w:szCs w:val="20"/>
        </w:rPr>
        <w:t>for top 200 probes from Moran et al. 2016</w:t>
      </w:r>
      <w:r>
        <w:rPr>
          <w:rFonts w:ascii="Calibri" w:hAnsi="Calibri"/>
          <w:sz w:val="20"/>
          <w:szCs w:val="20"/>
        </w:rPr>
        <w:t xml:space="preserve"> tested across</w:t>
      </w:r>
      <w:r w:rsidR="00A61BDA">
        <w:rPr>
          <w:rFonts w:ascii="Calibri" w:hAnsi="Calibri"/>
          <w:sz w:val="20"/>
          <w:szCs w:val="20"/>
        </w:rPr>
        <w:t xml:space="preserve"> 2256</w:t>
      </w:r>
      <w:r>
        <w:rPr>
          <w:rFonts w:ascii="Calibri" w:hAnsi="Calibri"/>
          <w:sz w:val="20"/>
          <w:szCs w:val="20"/>
        </w:rPr>
        <w:t xml:space="preserve"> </w:t>
      </w:r>
      <w:r w:rsidR="00A61BDA">
        <w:rPr>
          <w:rFonts w:ascii="Calibri" w:hAnsi="Calibri"/>
          <w:sz w:val="20"/>
          <w:szCs w:val="20"/>
        </w:rPr>
        <w:t xml:space="preserve">TF </w:t>
      </w:r>
      <w:r>
        <w:rPr>
          <w:rFonts w:ascii="Calibri" w:hAnsi="Calibri"/>
          <w:sz w:val="20"/>
          <w:szCs w:val="20"/>
        </w:rPr>
        <w:t>motifs from</w:t>
      </w:r>
      <w:r w:rsidR="00A61BDA">
        <w:rPr>
          <w:rFonts w:ascii="Calibri" w:hAnsi="Calibri"/>
          <w:sz w:val="20"/>
          <w:szCs w:val="20"/>
        </w:rPr>
        <w:t xml:space="preserve"> the JASPAR, </w:t>
      </w:r>
      <w:proofErr w:type="spellStart"/>
      <w:r w:rsidR="00A61BDA">
        <w:rPr>
          <w:rFonts w:ascii="Calibri" w:hAnsi="Calibri"/>
          <w:sz w:val="20"/>
          <w:szCs w:val="20"/>
        </w:rPr>
        <w:t>UniPROBE</w:t>
      </w:r>
      <w:proofErr w:type="spellEnd"/>
      <w:r w:rsidR="00A61BDA">
        <w:rPr>
          <w:rFonts w:ascii="Calibri" w:hAnsi="Calibri"/>
          <w:sz w:val="20"/>
          <w:szCs w:val="20"/>
        </w:rPr>
        <w:t xml:space="preserve">, TRANSFAC and </w:t>
      </w:r>
      <w:proofErr w:type="spellStart"/>
      <w:r w:rsidR="00A61BDA">
        <w:rPr>
          <w:rFonts w:ascii="Calibri" w:hAnsi="Calibri"/>
          <w:sz w:val="20"/>
          <w:szCs w:val="20"/>
        </w:rPr>
        <w:t>Taipale</w:t>
      </w:r>
      <w:proofErr w:type="spellEnd"/>
      <w:r w:rsidR="00A61BDA">
        <w:rPr>
          <w:rFonts w:ascii="Calibri" w:hAnsi="Calibri"/>
          <w:sz w:val="20"/>
          <w:szCs w:val="20"/>
        </w:rPr>
        <w:t xml:space="preserve"> DATABASES. </w:t>
      </w:r>
    </w:p>
    <w:p w14:paraId="1B81649A" w14:textId="77777777" w:rsidR="00A61BDA" w:rsidRDefault="00A61BDA" w:rsidP="005143AD">
      <w:pPr>
        <w:rPr>
          <w:color w:val="FF0000"/>
        </w:rPr>
      </w:pPr>
    </w:p>
    <w:p w14:paraId="473A1082" w14:textId="0940E347" w:rsidR="00C750E9" w:rsidRPr="00F035C0" w:rsidRDefault="006F77F1" w:rsidP="005143AD">
      <w:pPr>
        <w:rPr>
          <w:color w:val="FF0000"/>
        </w:rPr>
      </w:pPr>
      <w:r w:rsidRPr="001E6E99">
        <w:rPr>
          <w:color w:val="auto"/>
        </w:rPr>
        <w:t xml:space="preserve">We therefore tested </w:t>
      </w:r>
      <w:r w:rsidR="001F713C">
        <w:rPr>
          <w:color w:val="auto"/>
        </w:rPr>
        <w:t xml:space="preserve">the top </w:t>
      </w:r>
      <w:r w:rsidRPr="001E6E99">
        <w:rPr>
          <w:color w:val="auto"/>
        </w:rPr>
        <w:t xml:space="preserve">1000 </w:t>
      </w:r>
      <w:r w:rsidR="001F713C">
        <w:rPr>
          <w:color w:val="auto"/>
        </w:rPr>
        <w:t xml:space="preserve">study </w:t>
      </w:r>
      <w:r w:rsidRPr="001E6E99">
        <w:rPr>
          <w:color w:val="auto"/>
        </w:rPr>
        <w:t xml:space="preserve">probes </w:t>
      </w:r>
      <w:r w:rsidR="001E6E99" w:rsidRPr="001E6E99">
        <w:rPr>
          <w:color w:val="auto"/>
        </w:rPr>
        <w:t xml:space="preserve">(table </w:t>
      </w:r>
      <w:r w:rsidR="00BF6731">
        <w:rPr>
          <w:color w:val="auto"/>
        </w:rPr>
        <w:t>1</w:t>
      </w:r>
      <w:r w:rsidR="001E6E99" w:rsidRPr="001E6E99">
        <w:rPr>
          <w:color w:val="auto"/>
        </w:rPr>
        <w:t xml:space="preserve">) </w:t>
      </w:r>
      <w:r w:rsidRPr="001E6E99">
        <w:rPr>
          <w:color w:val="auto"/>
        </w:rPr>
        <w:t>for</w:t>
      </w:r>
      <w:r>
        <w:rPr>
          <w:color w:val="FF0000"/>
        </w:rPr>
        <w:t xml:space="preserve"> </w:t>
      </w:r>
      <w:r>
        <w:t xml:space="preserve">enrichment analysis across </w:t>
      </w:r>
      <w:r w:rsidR="001F713C">
        <w:t>2256</w:t>
      </w:r>
      <w:r>
        <w:t xml:space="preserve"> TF motifs in </w:t>
      </w:r>
      <w:proofErr w:type="spellStart"/>
      <w:r>
        <w:t>eFORGE</w:t>
      </w:r>
      <w:proofErr w:type="spellEnd"/>
      <w:r>
        <w:t xml:space="preserve">-TF. Results indicate a significant enrichment for motifs associated with transcription factor RFX5 (figure </w:t>
      </w:r>
      <w:r w:rsidR="00BF6731">
        <w:t>7</w:t>
      </w:r>
      <w:r>
        <w:t>).</w:t>
      </w:r>
    </w:p>
    <w:p w14:paraId="7C4BB4EC" w14:textId="0F80E995" w:rsidR="00C750E9" w:rsidRDefault="006B0738" w:rsidP="005143AD">
      <w:r w:rsidRPr="006B0738">
        <w:rPr>
          <w:noProof/>
          <w:lang w:eastAsia="en-US"/>
        </w:rPr>
        <w:drawing>
          <wp:inline distT="0" distB="0" distL="0" distR="0" wp14:anchorId="75576279" wp14:editId="2092378A">
            <wp:extent cx="4637314" cy="5270500"/>
            <wp:effectExtent l="0" t="0" r="1143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r="12014"/>
                    <a:stretch/>
                  </pic:blipFill>
                  <pic:spPr bwMode="auto">
                    <a:xfrm>
                      <a:off x="0" y="0"/>
                      <a:ext cx="4637314" cy="5270500"/>
                    </a:xfrm>
                    <a:prstGeom prst="rect">
                      <a:avLst/>
                    </a:prstGeom>
                    <a:noFill/>
                    <a:ln>
                      <a:noFill/>
                    </a:ln>
                    <a:extLst>
                      <a:ext uri="{53640926-AAD7-44d8-BBD7-CCE9431645EC}">
                        <a14:shadowObscured xmlns:a14="http://schemas.microsoft.com/office/drawing/2010/main"/>
                      </a:ext>
                    </a:extLst>
                  </pic:spPr>
                </pic:pic>
              </a:graphicData>
            </a:graphic>
          </wp:inline>
        </w:drawing>
      </w:r>
    </w:p>
    <w:p w14:paraId="66AC8FB6" w14:textId="3E1E68D6" w:rsidR="006B0738" w:rsidRPr="00454CAF" w:rsidRDefault="00454CAF" w:rsidP="005143AD">
      <w:pPr>
        <w:rPr>
          <w:rFonts w:ascii="Calibri" w:hAnsi="Calibri"/>
          <w:sz w:val="20"/>
          <w:szCs w:val="20"/>
        </w:rPr>
      </w:pPr>
      <w:r w:rsidRPr="003B4BFC">
        <w:rPr>
          <w:rFonts w:ascii="Calibri" w:hAnsi="Calibri"/>
          <w:b/>
          <w:sz w:val="20"/>
          <w:szCs w:val="20"/>
        </w:rPr>
        <w:t xml:space="preserve">Figure </w:t>
      </w:r>
      <w:r w:rsidR="00D527D4">
        <w:rPr>
          <w:rFonts w:ascii="Calibri" w:hAnsi="Calibri"/>
          <w:b/>
          <w:sz w:val="20"/>
          <w:szCs w:val="20"/>
        </w:rPr>
        <w:t>7</w:t>
      </w:r>
      <w:r w:rsidRPr="003B4BFC">
        <w:rPr>
          <w:rFonts w:ascii="Calibri" w:hAnsi="Calibri"/>
          <w:sz w:val="20"/>
          <w:szCs w:val="20"/>
        </w:rPr>
        <w:t xml:space="preserve">: </w:t>
      </w:r>
      <w:proofErr w:type="spellStart"/>
      <w:r w:rsidR="00074262" w:rsidRPr="00454CAF">
        <w:rPr>
          <w:rFonts w:ascii="Calibri" w:hAnsi="Calibri"/>
          <w:sz w:val="20"/>
          <w:szCs w:val="20"/>
        </w:rPr>
        <w:t>eFO</w:t>
      </w:r>
      <w:r>
        <w:rPr>
          <w:rFonts w:ascii="Calibri" w:hAnsi="Calibri"/>
          <w:sz w:val="20"/>
          <w:szCs w:val="20"/>
        </w:rPr>
        <w:t>RGE</w:t>
      </w:r>
      <w:proofErr w:type="spellEnd"/>
      <w:r>
        <w:rPr>
          <w:rFonts w:ascii="Calibri" w:hAnsi="Calibri"/>
          <w:sz w:val="20"/>
          <w:szCs w:val="20"/>
        </w:rPr>
        <w:t xml:space="preserve">-TF motif analysis reveals </w:t>
      </w:r>
      <w:r w:rsidR="006B0738" w:rsidRPr="00454CAF">
        <w:rPr>
          <w:rFonts w:ascii="Calibri" w:hAnsi="Calibri"/>
          <w:sz w:val="20"/>
          <w:szCs w:val="20"/>
        </w:rPr>
        <w:t>sig</w:t>
      </w:r>
      <w:r w:rsidR="00074262" w:rsidRPr="00454CAF">
        <w:rPr>
          <w:rFonts w:ascii="Calibri" w:hAnsi="Calibri"/>
          <w:sz w:val="20"/>
          <w:szCs w:val="20"/>
        </w:rPr>
        <w:t>nificant</w:t>
      </w:r>
      <w:r w:rsidR="006B0738" w:rsidRPr="00454CAF">
        <w:rPr>
          <w:rFonts w:ascii="Calibri" w:hAnsi="Calibri"/>
          <w:sz w:val="20"/>
          <w:szCs w:val="20"/>
        </w:rPr>
        <w:t xml:space="preserve"> enrichment </w:t>
      </w:r>
      <w:r>
        <w:rPr>
          <w:rFonts w:ascii="Calibri" w:hAnsi="Calibri"/>
          <w:sz w:val="20"/>
          <w:szCs w:val="20"/>
        </w:rPr>
        <w:t>in</w:t>
      </w:r>
      <w:r w:rsidR="00074262" w:rsidRPr="00454CAF">
        <w:rPr>
          <w:rFonts w:ascii="Calibri" w:hAnsi="Calibri"/>
          <w:sz w:val="20"/>
          <w:szCs w:val="20"/>
        </w:rPr>
        <w:t xml:space="preserve"> two</w:t>
      </w:r>
      <w:r w:rsidR="006B0738" w:rsidRPr="00454CAF">
        <w:rPr>
          <w:rFonts w:ascii="Calibri" w:hAnsi="Calibri"/>
          <w:sz w:val="20"/>
          <w:szCs w:val="20"/>
        </w:rPr>
        <w:t xml:space="preserve"> RFX5</w:t>
      </w:r>
      <w:r w:rsidR="00074262" w:rsidRPr="00454CAF">
        <w:rPr>
          <w:rFonts w:ascii="Calibri" w:hAnsi="Calibri"/>
          <w:sz w:val="20"/>
          <w:szCs w:val="20"/>
        </w:rPr>
        <w:t xml:space="preserve"> motifs</w:t>
      </w:r>
      <w:r w:rsidR="006B0738" w:rsidRPr="00454CAF">
        <w:rPr>
          <w:rFonts w:ascii="Calibri" w:hAnsi="Calibri"/>
          <w:sz w:val="20"/>
          <w:szCs w:val="20"/>
        </w:rPr>
        <w:t xml:space="preserve"> </w:t>
      </w:r>
      <w:r>
        <w:rPr>
          <w:rFonts w:ascii="Calibri" w:hAnsi="Calibri"/>
          <w:sz w:val="20"/>
          <w:szCs w:val="20"/>
        </w:rPr>
        <w:t>for top 10</w:t>
      </w:r>
      <w:r w:rsidR="00074262" w:rsidRPr="00454CAF">
        <w:rPr>
          <w:rFonts w:ascii="Calibri" w:hAnsi="Calibri"/>
          <w:sz w:val="20"/>
          <w:szCs w:val="20"/>
        </w:rPr>
        <w:t>00 probes from Moran et al. 2016, and, in addition, low q</w:t>
      </w:r>
      <w:r w:rsidR="006B0738" w:rsidRPr="00454CAF">
        <w:rPr>
          <w:rFonts w:ascii="Calibri" w:hAnsi="Calibri"/>
          <w:sz w:val="20"/>
          <w:szCs w:val="20"/>
        </w:rPr>
        <w:t xml:space="preserve">-values for </w:t>
      </w:r>
      <w:r w:rsidR="00074262" w:rsidRPr="00454CAF">
        <w:rPr>
          <w:rFonts w:ascii="Calibri" w:hAnsi="Calibri"/>
          <w:sz w:val="20"/>
          <w:szCs w:val="20"/>
        </w:rPr>
        <w:t>4 additional motifs of</w:t>
      </w:r>
      <w:r w:rsidR="006B0738" w:rsidRPr="00454CAF">
        <w:rPr>
          <w:rFonts w:ascii="Calibri" w:hAnsi="Calibri"/>
          <w:sz w:val="20"/>
          <w:szCs w:val="20"/>
        </w:rPr>
        <w:t xml:space="preserve"> TFs </w:t>
      </w:r>
      <w:r w:rsidR="00074262" w:rsidRPr="00454CAF">
        <w:rPr>
          <w:rFonts w:ascii="Calibri" w:hAnsi="Calibri"/>
          <w:sz w:val="20"/>
          <w:szCs w:val="20"/>
        </w:rPr>
        <w:t xml:space="preserve">belonging to </w:t>
      </w:r>
      <w:r w:rsidR="006B0738" w:rsidRPr="00454CAF">
        <w:rPr>
          <w:rFonts w:ascii="Calibri" w:hAnsi="Calibri"/>
          <w:sz w:val="20"/>
          <w:szCs w:val="20"/>
        </w:rPr>
        <w:t xml:space="preserve">the RFX family. </w:t>
      </w:r>
    </w:p>
    <w:p w14:paraId="05122910" w14:textId="77777777" w:rsidR="006B0738" w:rsidRDefault="006B0738" w:rsidP="005143AD"/>
    <w:p w14:paraId="6E12D877" w14:textId="53C07FB3" w:rsidR="00A61BDA" w:rsidRDefault="00D17A6D" w:rsidP="005143AD">
      <w:proofErr w:type="spellStart"/>
      <w:r>
        <w:t>eFORGE</w:t>
      </w:r>
      <w:proofErr w:type="spellEnd"/>
      <w:r>
        <w:t>-</w:t>
      </w:r>
      <w:r w:rsidR="009F7A6D">
        <w:t xml:space="preserve">TF analysis </w:t>
      </w:r>
      <w:r w:rsidR="00036B15">
        <w:t xml:space="preserve">therefore </w:t>
      </w:r>
      <w:r w:rsidR="009F7A6D">
        <w:t>points to</w:t>
      </w:r>
      <w:r w:rsidR="00076766">
        <w:t xml:space="preserve"> </w:t>
      </w:r>
      <w:r w:rsidR="00186313">
        <w:t>RFX5</w:t>
      </w:r>
      <w:r w:rsidR="00076766">
        <w:t xml:space="preserve"> as a </w:t>
      </w:r>
      <w:r w:rsidR="001F713C">
        <w:t>TF associated with</w:t>
      </w:r>
      <w:r w:rsidR="00076766">
        <w:t xml:space="preserve"> </w:t>
      </w:r>
      <w:r w:rsidR="00A61BDA">
        <w:t>several</w:t>
      </w:r>
      <w:r w:rsidR="00186313">
        <w:t xml:space="preserve"> </w:t>
      </w:r>
      <w:r w:rsidR="001F713C">
        <w:t>DMPs</w:t>
      </w:r>
      <w:r w:rsidR="00186313">
        <w:t xml:space="preserve"> </w:t>
      </w:r>
      <w:r w:rsidR="00076766">
        <w:t>in this study.</w:t>
      </w:r>
      <w:r w:rsidR="009F7A6D">
        <w:t xml:space="preserve"> </w:t>
      </w:r>
      <w:r w:rsidR="00B00122">
        <w:t xml:space="preserve">To better understand the role of </w:t>
      </w:r>
      <w:proofErr w:type="spellStart"/>
      <w:r w:rsidR="00B00122">
        <w:t>DNAm</w:t>
      </w:r>
      <w:proofErr w:type="spellEnd"/>
      <w:r w:rsidR="00B00122">
        <w:t xml:space="preserve"> changes at </w:t>
      </w:r>
      <w:r w:rsidR="00036B15">
        <w:t>RFX5</w:t>
      </w:r>
      <w:r w:rsidR="00B00122">
        <w:t xml:space="preserve"> sites w</w:t>
      </w:r>
      <w:r w:rsidR="00BF4B63">
        <w:t xml:space="preserve">e sought to </w:t>
      </w:r>
      <w:proofErr w:type="spellStart"/>
      <w:r w:rsidR="00BF4B63">
        <w:t>characterise</w:t>
      </w:r>
      <w:proofErr w:type="spellEnd"/>
      <w:r w:rsidR="00BF4B63">
        <w:t xml:space="preserve"> </w:t>
      </w:r>
      <w:r w:rsidR="00A61BDA">
        <w:t>DMP location</w:t>
      </w:r>
      <w:r w:rsidR="00BF4B63">
        <w:t xml:space="preserve"> across the </w:t>
      </w:r>
      <w:r w:rsidR="00036B15">
        <w:t>RFX5</w:t>
      </w:r>
      <w:r w:rsidR="00BF4B63">
        <w:t xml:space="preserve"> footprint profile</w:t>
      </w:r>
      <w:r w:rsidR="00AF05C8">
        <w:t xml:space="preserve"> in brain</w:t>
      </w:r>
      <w:r w:rsidR="00B00122">
        <w:t xml:space="preserve">. </w:t>
      </w:r>
      <w:proofErr w:type="spellStart"/>
      <w:r w:rsidR="00B00122">
        <w:t>eFORGE</w:t>
      </w:r>
      <w:proofErr w:type="spellEnd"/>
      <w:r w:rsidR="00B00122">
        <w:t>-TF cumulative footprint analysis</w:t>
      </w:r>
      <w:r w:rsidR="00BF4B63">
        <w:t xml:space="preserve"> reveal</w:t>
      </w:r>
      <w:r w:rsidR="00B00122">
        <w:t>s</w:t>
      </w:r>
      <w:r w:rsidR="00BF4B63">
        <w:t xml:space="preserve"> that </w:t>
      </w:r>
      <w:r w:rsidR="00B00122">
        <w:t>DMPs for the study by Moran et al</w:t>
      </w:r>
      <w:r w:rsidR="00A61BDA">
        <w:t>.</w:t>
      </w:r>
      <w:r w:rsidR="00B00122">
        <w:t xml:space="preserve"> </w:t>
      </w:r>
      <w:r w:rsidR="00036B15">
        <w:t xml:space="preserve">overlap </w:t>
      </w:r>
      <w:r w:rsidR="00A61BDA">
        <w:t xml:space="preserve">several different </w:t>
      </w:r>
      <w:r w:rsidR="003F312B">
        <w:t>positions covering most</w:t>
      </w:r>
      <w:r w:rsidR="00036B15">
        <w:t xml:space="preserve"> the RFX5 motif</w:t>
      </w:r>
      <w:r w:rsidR="003F312B">
        <w:t xml:space="preserve"> (figure 8).</w:t>
      </w:r>
    </w:p>
    <w:p w14:paraId="02922DE5" w14:textId="35CDC2E4" w:rsidR="00A61BDA" w:rsidRDefault="00AF05C8" w:rsidP="005143AD">
      <w:r>
        <w:rPr>
          <w:noProof/>
          <w:lang w:eastAsia="en-US"/>
        </w:rPr>
        <w:drawing>
          <wp:inline distT="0" distB="0" distL="0" distR="0" wp14:anchorId="31BA7647" wp14:editId="7B55363A">
            <wp:extent cx="5270500" cy="2635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gregate-4.pdf"/>
                    <pic:cNvPicPr/>
                  </pic:nvPicPr>
                  <pic:blipFill>
                    <a:blip r:embed="rId23">
                      <a:extLst>
                        <a:ext uri="{28A0092B-C50C-407E-A947-70E740481C1C}">
                          <a14:useLocalDpi xmlns:a14="http://schemas.microsoft.com/office/drawing/2010/main" val="0"/>
                        </a:ext>
                      </a:extLst>
                    </a:blip>
                    <a:stretch>
                      <a:fillRect/>
                    </a:stretch>
                  </pic:blipFill>
                  <pic:spPr>
                    <a:xfrm>
                      <a:off x="0" y="0"/>
                      <a:ext cx="5270500" cy="2635250"/>
                    </a:xfrm>
                    <a:prstGeom prst="rect">
                      <a:avLst/>
                    </a:prstGeom>
                  </pic:spPr>
                </pic:pic>
              </a:graphicData>
            </a:graphic>
          </wp:inline>
        </w:drawing>
      </w:r>
    </w:p>
    <w:p w14:paraId="2EF72953" w14:textId="750B522F" w:rsidR="001F713C" w:rsidRPr="00255F04" w:rsidRDefault="001F713C" w:rsidP="001F713C">
      <w:pPr>
        <w:rPr>
          <w:rFonts w:ascii="Calibri" w:hAnsi="Calibri"/>
          <w:sz w:val="20"/>
          <w:szCs w:val="20"/>
        </w:rPr>
      </w:pPr>
      <w:r w:rsidRPr="00255F04">
        <w:rPr>
          <w:rFonts w:ascii="Calibri" w:hAnsi="Calibri"/>
          <w:b/>
          <w:sz w:val="20"/>
          <w:szCs w:val="20"/>
        </w:rPr>
        <w:t>F</w:t>
      </w:r>
      <w:r w:rsidR="00A61BDA" w:rsidRPr="00255F04">
        <w:rPr>
          <w:rFonts w:ascii="Calibri" w:hAnsi="Calibri"/>
          <w:b/>
          <w:sz w:val="20"/>
          <w:szCs w:val="20"/>
        </w:rPr>
        <w:t>ig</w:t>
      </w:r>
      <w:r w:rsidRPr="00255F04">
        <w:rPr>
          <w:rFonts w:ascii="Calibri" w:hAnsi="Calibri"/>
          <w:b/>
          <w:sz w:val="20"/>
          <w:szCs w:val="20"/>
        </w:rPr>
        <w:t>ure</w:t>
      </w:r>
      <w:r w:rsidR="00A61BDA" w:rsidRPr="00255F04">
        <w:rPr>
          <w:rFonts w:ascii="Calibri" w:hAnsi="Calibri"/>
          <w:b/>
          <w:sz w:val="20"/>
          <w:szCs w:val="20"/>
        </w:rPr>
        <w:t xml:space="preserve"> </w:t>
      </w:r>
      <w:r w:rsidRPr="00255F04">
        <w:rPr>
          <w:rFonts w:ascii="Calibri" w:hAnsi="Calibri"/>
          <w:b/>
          <w:sz w:val="20"/>
          <w:szCs w:val="20"/>
        </w:rPr>
        <w:t>8:</w:t>
      </w:r>
      <w:r w:rsidR="00A61BDA" w:rsidRPr="00255F04">
        <w:rPr>
          <w:rFonts w:ascii="Calibri" w:hAnsi="Calibri"/>
          <w:sz w:val="20"/>
          <w:szCs w:val="20"/>
        </w:rPr>
        <w:t xml:space="preserve"> </w:t>
      </w:r>
      <w:r w:rsidRPr="00255F04">
        <w:rPr>
          <w:rFonts w:ascii="Calibri" w:hAnsi="Calibri"/>
          <w:sz w:val="20"/>
          <w:szCs w:val="20"/>
        </w:rPr>
        <w:t xml:space="preserve">Distribution of study sites and aggregated RFX5 footprints in brain. </w:t>
      </w:r>
      <w:r w:rsidR="00A61BDA" w:rsidRPr="00255F04">
        <w:rPr>
          <w:rFonts w:ascii="Calibri" w:hAnsi="Calibri"/>
          <w:sz w:val="20"/>
          <w:szCs w:val="20"/>
        </w:rPr>
        <w:t xml:space="preserve">6 of the 1000 top study probes overlap 5 different positions within the RFX5 motif. </w:t>
      </w:r>
      <w:r w:rsidRPr="00255F04">
        <w:rPr>
          <w:rFonts w:ascii="Calibri" w:hAnsi="Calibri"/>
          <w:sz w:val="20"/>
          <w:szCs w:val="20"/>
        </w:rPr>
        <w:t>The RFX</w:t>
      </w:r>
      <w:r w:rsidR="000F580B" w:rsidRPr="00255F04">
        <w:rPr>
          <w:rFonts w:ascii="Calibri" w:hAnsi="Calibri"/>
          <w:sz w:val="20"/>
          <w:szCs w:val="20"/>
        </w:rPr>
        <w:t xml:space="preserve"> family</w:t>
      </w:r>
      <w:r w:rsidRPr="00255F04">
        <w:rPr>
          <w:rFonts w:ascii="Calibri" w:hAnsi="Calibri"/>
          <w:sz w:val="20"/>
          <w:szCs w:val="20"/>
        </w:rPr>
        <w:t xml:space="preserve"> is widely expressed in many tissues, including brain </w:t>
      </w:r>
      <w:r w:rsidR="000F580B" w:rsidRPr="00255F04">
        <w:rPr>
          <w:rFonts w:ascii="Calibri" w:hAnsi="Calibri"/>
          <w:sz w:val="20"/>
          <w:szCs w:val="20"/>
        </w:rPr>
        <w:fldChar w:fldCharType="begin"/>
      </w:r>
      <w:r w:rsidR="000F580B" w:rsidRPr="00255F04">
        <w:rPr>
          <w:rFonts w:ascii="Calibri" w:hAnsi="Calibri"/>
          <w:sz w:val="20"/>
          <w:szCs w:val="20"/>
        </w:rPr>
        <w:instrText xml:space="preserve"> ADDIN ZOTERO_ITEM CSL_CITATION {"citationID":"vMyWQdH8","properties":{"formattedCitation":"(Uhl\\uc0\\u233{}n {\\i{}et al.}, 2015)","plainCitation":"(Uhlén et al., 2015)","noteIndex":0},"citationItems":[{"id":1227,"uris":["http://zotero.org/users/2551464/items/3GAKR3IS"],"uri":["http://zotero.org/users/2551464/items/3GAKR3IS"],"itemData":{"id":1227,"type":"article-journal","title":"Tissue-based map of the human proteome","container-title":"Science","page":"1260419","volume":"347","issue":"6220","source":"science.sciencemag.org.gsk.idm.oclc.org","abstract":"Protein expression across human tissues\nSequencing the human genome gave new insights into human biology and disease. However, the ultimate goal is to understand the dynamic expression of each of the approximately 20,000 protein-coding genes and the function of each protein. Uhlén et al. now present a map of protein expression across 32 human tissues. They not only measured expression at an RNA level, but also used antibody profiling to precisely localize the corresponding proteins. An interactive website allows exploration of expression patterns across the human body.\nScience, this issue 10.1126/science.1260419\nStructured Abstract\nINTRODUCTIONResolving the molecular details of proteome variation in the different tissues and organs of the human body would greatly increase our knowledge of human biology and disease. Here, we present a map of the human tissue proteome based on quantitative transcriptomics on a tissue and organ level combined with protein profiling using microarray-based immunohistochemistry to achieve spatial localization of proteins down to the single-cell level. We provide a global analysis of the secreted and membrane proteins, as well as an analysis of the expression profiles for all proteins targeted by pharmaceutical drugs and proteins implicated in cancer.\nRATIONALEWe have used an integrative omics approach to study the spatial human proteome. Samples representing all major tissues and organs (n = 44) in the human body have been analyzed based on 24,028 antibodies corresponding to 16,975 protein-encoding genes, complemented with RNA-sequencing data for 32 of the tissues. The antibodies have been used to produce more than 13 million tissue-based immunohistochemistry images, each annotated by pathologists for all sampled tissues. To facilitate integration with other biological resources, all data are available for download and cross-referencing.\nRESULTSWe report a genome-wide analysis of the tissue specificity of RNA and protein expression covering more than 90% of the putative protein-coding genes, complemented with analyses of various subproteomes, such as predicted secreted proteins (n = 3171) and membrane-bound proteins (n = 5570). The analysis shows that almost half of the genes are expressed in all analyzed tissues, which suggests that the gene products are needed in all cells to maintain “housekeeping” functions such as cell growth, energy generation, and basic metabolism. Furthermore, there is enrichment in metabolism among these genes, as 60% of all metabolic enzymes are expressed in all analyzed tissues. The largest number of tissue-enriched genes is found in the testis, followed by the brain and the liver. Analysis of the 618 proteins targeted by clinically approved drugs unexpectedly showed that 30% are expressed in all analyzed tissues. An analysis of metabolic activity based on genome-scale metabolic models (GEMS) revealed liver as the most metabolically active tissue, followed by adipose tissue and skeletal muscle.\nCONCLUSIONSA freely available interactive resource is presented as part of the Human Protein Atlas portal (www.proteinatlas.org), offering the possibility to explore the tissue-elevated proteomes in tissues and organs and to analyze tissue profiles for specific protein classes. Comprehensive lists of proteins expressed at elevated levels in the different tissues have been compiled to provide a spatial context with localization of the proteins in the subcompartments of each tissue and organ down to the single-cell level. &lt;img class=\"fragment-image\" aria-describedby=\"F1-caption\" src=\"https://d2ufo47lrtsv5s-cloudfront-net.gsk.idm.oclc.org/content/sci/347/6220/1260419/F1.medium.gif\"/&gt; Download high-res image Open in new tab Download Powerpoint The human tissue–enriched proteins.All tissue-enriched proteins are shown for 13 representative tissues or groups of tissues, stratified according to their predicted subcellular localization. Enriched proteins are mainly intracellular in testis, mainly membrane bound in brain and kidney, and mainly secreted in pancreas and liver.\n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 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nTranscriptomics and immunohistochemistry map protein expression across 32 human tissues.\nTranscriptomics and immunohistochemistry map protein expression across 32 human tissues.","DOI":"10.1126/science.1260419","ISSN":"0036-8075, 1095-9203","note":"PMID: 25613900","language":"en","author":[{"family":"Uhlén","given":"Mathias"},{"family":"Fagerberg","given":"Linn"},{"family":"Hallström","given":"Björn M."},{"family":"Lindskog","given":"Cecilia"},{"family":"Oksvold","given":"Per"},{"family":"Mardinoglu","given":"Adil"},{"family":"Sivertsson","given":"Åsa"},{"family":"Kampf","given":"Caroline"},{"family":"Sjöstedt","given":"Evelina"},{"family":"Asplund","given":"Anna"},{"family":"Olsson","given":"IngMarie"},{"family":"Edlund","given":"Karolina"},{"family":"Lundberg","given":"Emma"},{"family":"Navani","given":"Sanjay"},{"family":"Szigyarto","given":"Cristina Al-Khalili"},{"family":"Odeberg","given":"Jacob"},{"family":"Djureinovic","given":"Dijana"},{"family":"Takanen","given":"Jenny Ottosson"},{"family":"Hober","given":"Sophia"},{"family":"Alm","given":"Tove"},{"family":"Edqvist","given":"Per-Henrik"},{"family":"Berling","given":"Holger"},{"family":"Tegel","given":"Hanna"},{"family":"Mulder","given":"Jan"},{"family":"Rockberg","given":"Johan"},{"family":"Nilsson","given":"Peter"},{"family":"Schwenk","given":"Jochen M."},{"family":"Hamsten","given":"Marica"},{"family":"Feilitzen","given":"Kalle","dropping-particle":"von"},{"family":"Forsberg","given":"Mattias"},{"family":"Persson","given":"Lukas"},{"family":"Johansson","given":"Fredric"},{"family":"Zwahlen","given":"Martin"},{"family":"Heijne","given":"Gunnar","dropping-particle":"von"},{"family":"Nielsen","given":"Jens"},{"family":"Pontén","given":"Fredrik"}],"issued":{"date-parts":[["2015",1,23]]}}}],"schema":"https://github.com/citation-style-language/schema/raw/master/csl-citation.json"} </w:instrText>
      </w:r>
      <w:r w:rsidR="000F580B" w:rsidRPr="00255F04">
        <w:rPr>
          <w:rFonts w:ascii="Calibri" w:hAnsi="Calibri"/>
          <w:sz w:val="20"/>
          <w:szCs w:val="20"/>
        </w:rPr>
        <w:fldChar w:fldCharType="separate"/>
      </w:r>
      <w:r w:rsidR="000F580B" w:rsidRPr="00255F04">
        <w:rPr>
          <w:rFonts w:ascii="Calibri" w:hAnsi="Calibri"/>
          <w:sz w:val="20"/>
          <w:szCs w:val="20"/>
        </w:rPr>
        <w:t>(</w:t>
      </w:r>
      <w:proofErr w:type="spellStart"/>
      <w:r w:rsidR="000F580B" w:rsidRPr="00255F04">
        <w:rPr>
          <w:rFonts w:ascii="Calibri" w:hAnsi="Calibri"/>
          <w:sz w:val="20"/>
          <w:szCs w:val="20"/>
        </w:rPr>
        <w:t>Uhlén</w:t>
      </w:r>
      <w:proofErr w:type="spellEnd"/>
      <w:r w:rsidR="000F580B" w:rsidRPr="00255F04">
        <w:rPr>
          <w:rFonts w:ascii="Calibri" w:hAnsi="Calibri"/>
          <w:sz w:val="20"/>
          <w:szCs w:val="20"/>
        </w:rPr>
        <w:t xml:space="preserve"> </w:t>
      </w:r>
      <w:r w:rsidR="000F580B" w:rsidRPr="00255F04">
        <w:rPr>
          <w:rFonts w:ascii="Calibri" w:hAnsi="Calibri"/>
          <w:i/>
          <w:iCs/>
          <w:sz w:val="20"/>
          <w:szCs w:val="20"/>
        </w:rPr>
        <w:t>et al.</w:t>
      </w:r>
      <w:r w:rsidR="000F580B" w:rsidRPr="00255F04">
        <w:rPr>
          <w:rFonts w:ascii="Calibri" w:hAnsi="Calibri"/>
          <w:sz w:val="20"/>
          <w:szCs w:val="20"/>
        </w:rPr>
        <w:t>, 2015)</w:t>
      </w:r>
      <w:r w:rsidR="000F580B" w:rsidRPr="00255F04">
        <w:rPr>
          <w:rFonts w:ascii="Calibri" w:hAnsi="Calibri"/>
          <w:sz w:val="20"/>
          <w:szCs w:val="20"/>
        </w:rPr>
        <w:fldChar w:fldCharType="end"/>
      </w:r>
      <w:r w:rsidRPr="00255F04">
        <w:rPr>
          <w:rFonts w:ascii="Calibri" w:hAnsi="Calibri"/>
          <w:sz w:val="20"/>
          <w:szCs w:val="20"/>
        </w:rPr>
        <w:t xml:space="preserve"> and has been </w:t>
      </w:r>
      <w:r w:rsidR="00EA3D8F" w:rsidRPr="00255F04">
        <w:rPr>
          <w:rFonts w:ascii="Calibri" w:hAnsi="Calibri"/>
          <w:sz w:val="20"/>
          <w:szCs w:val="20"/>
        </w:rPr>
        <w:t>associated with</w:t>
      </w:r>
      <w:r w:rsidRPr="00255F04">
        <w:rPr>
          <w:rFonts w:ascii="Calibri" w:hAnsi="Calibri"/>
          <w:sz w:val="20"/>
          <w:szCs w:val="20"/>
        </w:rPr>
        <w:t xml:space="preserve"> the </w:t>
      </w:r>
      <w:r w:rsidR="00EA3D8F" w:rsidRPr="00255F04">
        <w:rPr>
          <w:rFonts w:ascii="Calibri" w:hAnsi="Calibri"/>
          <w:sz w:val="20"/>
          <w:szCs w:val="20"/>
        </w:rPr>
        <w:t>regulation of genes linked to</w:t>
      </w:r>
      <w:r w:rsidRPr="00255F04">
        <w:rPr>
          <w:rFonts w:ascii="Calibri" w:hAnsi="Calibri"/>
          <w:sz w:val="20"/>
          <w:szCs w:val="20"/>
        </w:rPr>
        <w:t xml:space="preserve"> conditions such as dyslexia</w:t>
      </w:r>
      <w:r w:rsidR="00EA3D8F" w:rsidRPr="00255F04">
        <w:rPr>
          <w:rFonts w:ascii="Calibri" w:hAnsi="Calibri"/>
          <w:sz w:val="20"/>
          <w:szCs w:val="20"/>
        </w:rPr>
        <w:t xml:space="preserve"> </w:t>
      </w:r>
      <w:r w:rsidR="00EA3D8F" w:rsidRPr="00255F04">
        <w:rPr>
          <w:rFonts w:ascii="Calibri" w:hAnsi="Calibri"/>
          <w:sz w:val="20"/>
          <w:szCs w:val="20"/>
        </w:rPr>
        <w:fldChar w:fldCharType="begin"/>
      </w:r>
      <w:r w:rsidR="00EA3D8F" w:rsidRPr="00255F04">
        <w:rPr>
          <w:rFonts w:ascii="Calibri" w:hAnsi="Calibri"/>
          <w:sz w:val="20"/>
          <w:szCs w:val="20"/>
        </w:rPr>
        <w:instrText xml:space="preserve"> ADDIN ZOTERO_ITEM CSL_CITATION {"citationID":"uW0yBi2a","properties":{"formattedCitation":"(Tammimies {\\i{}et al.}, 2016)","plainCitation":"(Tammimies et al., 2016)","noteIndex":0},"citationItems":[{"id":1231,"uris":["http://zotero.org/users/2551464/items/XVWXQQSS"],"uri":["http://zotero.org/users/2551464/items/XVWXQQSS"],"itemData":{"id":1231,"type":"article-journal","title":"Ciliary dyslexia candidate genes DYX1C1 and DCDC2 are regulated by Regulatory Factor X (RFX) transcription factors through X-box promoter motifs","container-title":"The FASEB Journal","page":"3578-3587","volume":"30","issue":"10","source":"fasebj.org (Atypon)","abstract":"DYX1C1, DCDC2, and KIAA0319 are three of the most replicated dyslexia candidate genes (DCGs). Recently, these DCGs were implicated in functions at the cilium. Here, we investigate the regulation of these DCGs by Regulatory Factor X transcription factors (RFX TFs), a gene family known for transcriptionally regulating ciliary genes. We identify conserved X-box motifs in the promoter regions of DYX1C1, DCDC2, and KIAA0319 and demonstrate their functionality, as well as the ability to recruit RFX TFs using reporter gene and electrophoretic mobility shift assays. Furthermore, we uncover a complex regulation pattern between RFX1, RFX2, and RFX3 and their significant effect on modifying the endogenous expression of DYX1C1 and DCDC2 in a human retinal pigmented epithelial cell line immortalized with hTERT (hTERT-RPE1). In addition, induction of ciliogenesis increases the expression of RFX TFs and DCGs. At the protein level, we show that endogenous DYX1C1 localizes to the base of the cilium, whereas DCDC2 localizes along the entire axoneme of the cilium, thereby validating earlier localization studies using overexpression models. Our results corroborate the emerging role of DCGs in ciliary function and characterize functional noncoding elements, X-box promoter motifs, in DCG promoter regions, which thus can be targeted for mutation screening in dyslexia and ciliopathies associated with these genes.—Tammimies, K., Bieder, A., Lauter, G., Sugiaman-Trapman, D., Torchet, R., Hokkanen, M.-E., Burghoorn, J., Castrén, E., Kere, J., Tapia-Páez, I., Swoboda, P. Ciliary dyslexia candidate genes DYX1C1 and DCDC2 are regulated by Regulatory Factor (RF) X transcription factors through X-box promoter motifs.","DOI":"10.1096/fj.201500124RR","ISSN":"0892-6638","journalAbbreviation":"The FASEB Journal","author":[{"family":"Tammimies","given":"Kristiina"},{"family":"Bieder","given":"Andrea"},{"family":"Lauter","given":"Gilbert"},{"family":"Sugiaman-Trapman","given":"Debora"},{"family":"Torchet","given":"Rachel"},{"family":"Hokkanen","given":"Marie-Estelle"},{"family":"Burghoorn","given":"Jan"},{"family":"Castrén","given":"Eero"},{"family":"Kere","given":"Juha"},{"family":"Tapia-Páez","given":"Isabel"},{"family":"Swoboda","given":"Peter"}],"issued":{"date-parts":[["2016",7,22]]}}}],"schema":"https://github.com/citation-style-language/schema/raw/master/csl-citation.json"} </w:instrText>
      </w:r>
      <w:r w:rsidR="00EA3D8F" w:rsidRPr="00255F04">
        <w:rPr>
          <w:rFonts w:ascii="Calibri" w:hAnsi="Calibri"/>
          <w:sz w:val="20"/>
          <w:szCs w:val="20"/>
        </w:rPr>
        <w:fldChar w:fldCharType="separate"/>
      </w:r>
      <w:r w:rsidR="00EA3D8F" w:rsidRPr="00255F04">
        <w:rPr>
          <w:rFonts w:ascii="Calibri" w:hAnsi="Calibri"/>
          <w:sz w:val="20"/>
          <w:szCs w:val="20"/>
        </w:rPr>
        <w:t>(</w:t>
      </w:r>
      <w:proofErr w:type="spellStart"/>
      <w:r w:rsidR="00EA3D8F" w:rsidRPr="00255F04">
        <w:rPr>
          <w:rFonts w:ascii="Calibri" w:hAnsi="Calibri"/>
          <w:sz w:val="20"/>
          <w:szCs w:val="20"/>
        </w:rPr>
        <w:t>Tammimies</w:t>
      </w:r>
      <w:proofErr w:type="spellEnd"/>
      <w:r w:rsidR="00EA3D8F" w:rsidRPr="00255F04">
        <w:rPr>
          <w:rFonts w:ascii="Calibri" w:hAnsi="Calibri"/>
          <w:sz w:val="20"/>
          <w:szCs w:val="20"/>
        </w:rPr>
        <w:t xml:space="preserve"> </w:t>
      </w:r>
      <w:r w:rsidR="00EA3D8F" w:rsidRPr="00255F04">
        <w:rPr>
          <w:rFonts w:ascii="Calibri" w:hAnsi="Calibri"/>
          <w:i/>
          <w:iCs/>
          <w:sz w:val="20"/>
          <w:szCs w:val="20"/>
        </w:rPr>
        <w:t>et al.</w:t>
      </w:r>
      <w:r w:rsidR="00EA3D8F" w:rsidRPr="00255F04">
        <w:rPr>
          <w:rFonts w:ascii="Calibri" w:hAnsi="Calibri"/>
          <w:sz w:val="20"/>
          <w:szCs w:val="20"/>
        </w:rPr>
        <w:t>, 2016)</w:t>
      </w:r>
      <w:r w:rsidR="00EA3D8F" w:rsidRPr="00255F04">
        <w:rPr>
          <w:rFonts w:ascii="Calibri" w:hAnsi="Calibri"/>
          <w:sz w:val="20"/>
          <w:szCs w:val="20"/>
        </w:rPr>
        <w:fldChar w:fldCharType="end"/>
      </w:r>
      <w:r w:rsidR="00EA3D8F" w:rsidRPr="00255F04">
        <w:rPr>
          <w:rFonts w:ascii="Calibri" w:hAnsi="Calibri"/>
          <w:sz w:val="20"/>
          <w:szCs w:val="20"/>
        </w:rPr>
        <w:t xml:space="preserve"> and bare lymphocyte syndrome </w:t>
      </w:r>
      <w:r w:rsidR="00EA3D8F" w:rsidRPr="00255F04">
        <w:rPr>
          <w:rFonts w:ascii="Calibri" w:hAnsi="Calibri"/>
          <w:sz w:val="20"/>
          <w:szCs w:val="20"/>
        </w:rPr>
        <w:fldChar w:fldCharType="begin"/>
      </w:r>
      <w:r w:rsidR="00EA3D8F" w:rsidRPr="00255F04">
        <w:rPr>
          <w:rFonts w:ascii="Calibri" w:hAnsi="Calibri"/>
          <w:sz w:val="20"/>
          <w:szCs w:val="20"/>
        </w:rPr>
        <w:instrText xml:space="preserve"> ADDIN ZOTERO_ITEM CSL_CITATION {"citationID":"MGo1Idt2","properties":{"formattedCitation":"(Mach {\\i{}et al.}, 1996)","plainCitation":"(Mach et al., 1996)","noteIndex":0},"citationItems":[{"id":1234,"uris":["http://zotero.org/users/2551464/items/ETQPHCIS"],"uri":["http://zotero.org/users/2551464/items/ETQPHCIS"],"itemData":{"id":1234,"type":"article-journal","title":"Regulation of MHC class II genes: lessons from a disease","container-title":"Annual Review of Immunology","page":"301-331","volume":"14","source":"PubMed","abstract":"Precise regulation of major histocompatibility complex class II (MHC-II) gene expression plays a crucial role in the control of the immune response. A major breakthrough in the elucidation of the molecular mechanisms involved in MHC-II regulation has recently come from the study of patients that suffer from a primary immunodeficiency resulting from regulatory defects in MHC-II expression. A genetic complementation cloning approach has led to the isolation of CIITA and RFX5, two essential MHC-II gene transactivators. CIITA and RFX5 are mutated in these patients, and the wild-type genes are capable of correcting their defect in MHC-II expression. The identification of these regulatory factors has furthered our understanding of the molecular mechanisms that regulate MHC-II genes. CIITA was found to be a non-DNA binding transactivator that functions as a molecular switch controlling both constitutive and inducible MHC-II expression. The finding that RFX5 is a subunit of the nuclear RFX-complex has confirmed that a deficiency in the binding of this complex is indeed the molecular basis for MHC-II deficiency in the majority of patients. Furthermore, the study of RFX has demonstrated that MHC-II promoter activity is dependent on the binding of higher-order complexes that are formed by highly specific cooperative binding interactions between certain MHC-II promoter-binding proteins. Two of these proteins belong to families of which the other members, although capable of binding to the same DNA motifs, are probably not directly involved in the control of MHC-II expression. Finally, the facts that CIITA and RFX5 are both essential and highly specific for MHC-II genes make possible novel strategies designed to achieve immunomodulation via transcriptional intervention.","DOI":"10.1146/annurev.immunol.14.1.301","ISSN":"0732-0582","note":"PMID: 8717517","shortTitle":"Regulation of MHC class II genes","journalAbbreviation":"Annu. Rev. Immunol.","language":"eng","author":[{"family":"Mach","given":"B."},{"family":"Steimle","given":"V."},{"family":"Martinez-Soria","given":"E."},{"family":"Reith","given":"W."}],"issued":{"date-parts":[["1996"]]}}}],"schema":"https://github.com/citation-style-language/schema/raw/master/csl-citation.json"} </w:instrText>
      </w:r>
      <w:r w:rsidR="00EA3D8F" w:rsidRPr="00255F04">
        <w:rPr>
          <w:rFonts w:ascii="Calibri" w:hAnsi="Calibri"/>
          <w:sz w:val="20"/>
          <w:szCs w:val="20"/>
        </w:rPr>
        <w:fldChar w:fldCharType="separate"/>
      </w:r>
      <w:r w:rsidR="00EA3D8F" w:rsidRPr="00255F04">
        <w:rPr>
          <w:rFonts w:ascii="Calibri" w:hAnsi="Calibri"/>
          <w:sz w:val="20"/>
          <w:szCs w:val="20"/>
        </w:rPr>
        <w:t xml:space="preserve">(Mach </w:t>
      </w:r>
      <w:r w:rsidR="00EA3D8F" w:rsidRPr="00255F04">
        <w:rPr>
          <w:rFonts w:ascii="Calibri" w:hAnsi="Calibri"/>
          <w:i/>
          <w:iCs/>
          <w:sz w:val="20"/>
          <w:szCs w:val="20"/>
        </w:rPr>
        <w:t>et al.</w:t>
      </w:r>
      <w:r w:rsidR="00EA3D8F" w:rsidRPr="00255F04">
        <w:rPr>
          <w:rFonts w:ascii="Calibri" w:hAnsi="Calibri"/>
          <w:sz w:val="20"/>
          <w:szCs w:val="20"/>
        </w:rPr>
        <w:t>, 1996)</w:t>
      </w:r>
      <w:r w:rsidR="00EA3D8F" w:rsidRPr="00255F04">
        <w:rPr>
          <w:rFonts w:ascii="Calibri" w:hAnsi="Calibri"/>
          <w:sz w:val="20"/>
          <w:szCs w:val="20"/>
        </w:rPr>
        <w:fldChar w:fldCharType="end"/>
      </w:r>
      <w:r w:rsidRPr="00255F04">
        <w:rPr>
          <w:rFonts w:ascii="Calibri" w:hAnsi="Calibri"/>
          <w:sz w:val="20"/>
          <w:szCs w:val="20"/>
        </w:rPr>
        <w:t>.</w:t>
      </w:r>
    </w:p>
    <w:p w14:paraId="0DF6DD13" w14:textId="78EA3399" w:rsidR="00BF4B63" w:rsidRDefault="00BF4B63" w:rsidP="005143AD"/>
    <w:p w14:paraId="474882B4" w14:textId="60A0E937" w:rsidR="00BF4B63" w:rsidRPr="00360BEC" w:rsidRDefault="00B00122" w:rsidP="005143AD">
      <w:r>
        <w:t xml:space="preserve">To improve </w:t>
      </w:r>
      <w:r w:rsidRPr="00D254D7">
        <w:rPr>
          <w:color w:val="auto"/>
        </w:rPr>
        <w:t xml:space="preserve">our knowledge on the </w:t>
      </w:r>
      <w:r w:rsidR="003F312B" w:rsidRPr="00D254D7">
        <w:rPr>
          <w:color w:val="auto"/>
        </w:rPr>
        <w:t>DMP-associated genes potentially regulated by RFX5 binding</w:t>
      </w:r>
      <w:r w:rsidR="003F312B">
        <w:rPr>
          <w:color w:val="FF0000"/>
        </w:rPr>
        <w:t xml:space="preserve"> </w:t>
      </w:r>
      <w:r w:rsidR="00BF4B63">
        <w:t>we</w:t>
      </w:r>
      <w:r>
        <w:t xml:space="preserve"> sought to </w:t>
      </w:r>
      <w:proofErr w:type="spellStart"/>
      <w:r>
        <w:t>characterise</w:t>
      </w:r>
      <w:proofErr w:type="spellEnd"/>
      <w:r>
        <w:t xml:space="preserve"> </w:t>
      </w:r>
      <w:r w:rsidR="00036B15">
        <w:t>RFX5</w:t>
      </w:r>
      <w:r>
        <w:t xml:space="preserve"> binding at specific study loci. An </w:t>
      </w:r>
      <w:proofErr w:type="spellStart"/>
      <w:r w:rsidR="00BF4B63">
        <w:t>eFORGE</w:t>
      </w:r>
      <w:proofErr w:type="spellEnd"/>
      <w:r w:rsidR="00BF4B63">
        <w:t xml:space="preserve">-TF </w:t>
      </w:r>
      <w:r w:rsidR="00BF4B63" w:rsidRPr="00D254D7">
        <w:rPr>
          <w:color w:val="auto"/>
        </w:rPr>
        <w:t>gallery</w:t>
      </w:r>
      <w:r w:rsidR="00BF4B63">
        <w:t xml:space="preserve"> </w:t>
      </w:r>
      <w:r>
        <w:t xml:space="preserve">was generated </w:t>
      </w:r>
      <w:r w:rsidR="00BF4B63">
        <w:t xml:space="preserve">for </w:t>
      </w:r>
      <w:r w:rsidR="00036B15">
        <w:t>RFX5</w:t>
      </w:r>
      <w:r w:rsidR="00BF4B63">
        <w:t xml:space="preserve"> binding sites </w:t>
      </w:r>
      <w:r w:rsidR="001B1D7C">
        <w:t>overlapping</w:t>
      </w:r>
      <w:r w:rsidR="00BF4B63">
        <w:t xml:space="preserve"> the top </w:t>
      </w:r>
      <w:r w:rsidR="003F312B">
        <w:t>10</w:t>
      </w:r>
      <w:r w:rsidR="00BF4B63">
        <w:t>00 probes from Moran et al. (</w:t>
      </w:r>
      <w:r w:rsidR="001B1D7C">
        <w:t xml:space="preserve">two of these sites are show in </w:t>
      </w:r>
      <w:r w:rsidR="00BF4B63">
        <w:t xml:space="preserve">figure </w:t>
      </w:r>
      <w:r w:rsidR="000F580B">
        <w:t>9</w:t>
      </w:r>
      <w:r w:rsidR="002A762B">
        <w:t>)</w:t>
      </w:r>
      <w:r>
        <w:t xml:space="preserve">. Close examination of results </w:t>
      </w:r>
      <w:r w:rsidR="001F713C">
        <w:t>suggests</w:t>
      </w:r>
      <w:r>
        <w:t xml:space="preserve"> that </w:t>
      </w:r>
      <w:r w:rsidR="00036B15">
        <w:t>RFX5</w:t>
      </w:r>
      <w:r>
        <w:t xml:space="preserve"> is likely to be bound at </w:t>
      </w:r>
      <w:r w:rsidR="000F580B">
        <w:t>several</w:t>
      </w:r>
      <w:r>
        <w:t xml:space="preserve"> of these loci, highlighting </w:t>
      </w:r>
      <w:r w:rsidR="001B1D7C">
        <w:t xml:space="preserve">at least four </w:t>
      </w:r>
      <w:r w:rsidR="001F713C">
        <w:t>binding sites likely to affect</w:t>
      </w:r>
      <w:r w:rsidR="002A762B">
        <w:t xml:space="preserve"> the differential methylatio</w:t>
      </w:r>
      <w:r>
        <w:t xml:space="preserve">n of </w:t>
      </w:r>
      <w:proofErr w:type="spellStart"/>
      <w:r>
        <w:t>CpG</w:t>
      </w:r>
      <w:proofErr w:type="spellEnd"/>
      <w:r>
        <w:t xml:space="preserve"> sites from this study.</w:t>
      </w:r>
    </w:p>
    <w:p w14:paraId="0F21BED5" w14:textId="77777777" w:rsidR="0078240F" w:rsidRDefault="0078240F" w:rsidP="0078240F"/>
    <w:p w14:paraId="6DFDBD6C" w14:textId="4C159E17" w:rsidR="0078240F" w:rsidRDefault="00255F04" w:rsidP="0078240F">
      <w:r>
        <w:rPr>
          <w:noProof/>
          <w:lang w:eastAsia="en-US"/>
        </w:rPr>
        <w:drawing>
          <wp:inline distT="0" distB="0" distL="0" distR="0" wp14:anchorId="745EC66C" wp14:editId="1EA350D2">
            <wp:extent cx="5270500" cy="4106182"/>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21 at 18.42.06.png"/>
                    <pic:cNvPicPr/>
                  </pic:nvPicPr>
                  <pic:blipFill rotWithShape="1">
                    <a:blip r:embed="rId24">
                      <a:extLst>
                        <a:ext uri="{28A0092B-C50C-407E-A947-70E740481C1C}">
                          <a14:useLocalDpi xmlns:a14="http://schemas.microsoft.com/office/drawing/2010/main" val="0"/>
                        </a:ext>
                      </a:extLst>
                    </a:blip>
                    <a:srcRect t="3414"/>
                    <a:stretch/>
                  </pic:blipFill>
                  <pic:spPr bwMode="auto">
                    <a:xfrm>
                      <a:off x="0" y="0"/>
                      <a:ext cx="5270500" cy="4106182"/>
                    </a:xfrm>
                    <a:prstGeom prst="rect">
                      <a:avLst/>
                    </a:prstGeom>
                    <a:ln>
                      <a:noFill/>
                    </a:ln>
                    <a:extLst>
                      <a:ext uri="{53640926-AAD7-44d8-BBD7-CCE9431645EC}">
                        <a14:shadowObscured xmlns:a14="http://schemas.microsoft.com/office/drawing/2010/main"/>
                      </a:ext>
                    </a:extLst>
                  </pic:spPr>
                </pic:pic>
              </a:graphicData>
            </a:graphic>
          </wp:inline>
        </w:drawing>
      </w:r>
    </w:p>
    <w:p w14:paraId="483BED04" w14:textId="38DE6E81" w:rsidR="00255F04" w:rsidRDefault="00B476B4" w:rsidP="0078240F">
      <w:pPr>
        <w:rPr>
          <w:rFonts w:ascii="Calibri" w:hAnsi="Calibri"/>
          <w:b/>
          <w:sz w:val="20"/>
          <w:szCs w:val="20"/>
        </w:rPr>
      </w:pPr>
      <w:r>
        <w:rPr>
          <w:rFonts w:ascii="Calibri" w:hAnsi="Calibri"/>
          <w:b/>
          <w:noProof/>
          <w:sz w:val="20"/>
          <w:szCs w:val="20"/>
          <w:lang w:eastAsia="en-US"/>
        </w:rPr>
        <w:drawing>
          <wp:inline distT="0" distB="0" distL="0" distR="0" wp14:anchorId="48422500" wp14:editId="681682B5">
            <wp:extent cx="5270500" cy="41760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21 at 18.51.24.png"/>
                    <pic:cNvPicPr/>
                  </pic:nvPicPr>
                  <pic:blipFill rotWithShape="1">
                    <a:blip r:embed="rId25">
                      <a:extLst>
                        <a:ext uri="{28A0092B-C50C-407E-A947-70E740481C1C}">
                          <a14:useLocalDpi xmlns:a14="http://schemas.microsoft.com/office/drawing/2010/main" val="0"/>
                        </a:ext>
                      </a:extLst>
                    </a:blip>
                    <a:srcRect t="2210"/>
                    <a:stretch/>
                  </pic:blipFill>
                  <pic:spPr bwMode="auto">
                    <a:xfrm>
                      <a:off x="0" y="0"/>
                      <a:ext cx="5270500" cy="4176032"/>
                    </a:xfrm>
                    <a:prstGeom prst="rect">
                      <a:avLst/>
                    </a:prstGeom>
                    <a:ln>
                      <a:noFill/>
                    </a:ln>
                    <a:extLst>
                      <a:ext uri="{53640926-AAD7-44d8-BBD7-CCE9431645EC}">
                        <a14:shadowObscured xmlns:a14="http://schemas.microsoft.com/office/drawing/2010/main"/>
                      </a:ext>
                    </a:extLst>
                  </pic:spPr>
                </pic:pic>
              </a:graphicData>
            </a:graphic>
          </wp:inline>
        </w:drawing>
      </w:r>
    </w:p>
    <w:p w14:paraId="2DED98C8" w14:textId="5E4A9158" w:rsidR="001B1D7C" w:rsidRDefault="00255F04" w:rsidP="001B1D7C">
      <w:r w:rsidRPr="00255F04">
        <w:rPr>
          <w:rFonts w:ascii="Calibri" w:hAnsi="Calibri"/>
          <w:b/>
          <w:sz w:val="20"/>
          <w:szCs w:val="20"/>
        </w:rPr>
        <w:t xml:space="preserve">Figure </w:t>
      </w:r>
      <w:r>
        <w:rPr>
          <w:rFonts w:ascii="Calibri" w:hAnsi="Calibri"/>
          <w:b/>
          <w:sz w:val="20"/>
          <w:szCs w:val="20"/>
        </w:rPr>
        <w:t>9</w:t>
      </w:r>
      <w:r w:rsidRPr="00255F04">
        <w:rPr>
          <w:rFonts w:ascii="Calibri" w:hAnsi="Calibri"/>
          <w:b/>
          <w:sz w:val="20"/>
          <w:szCs w:val="20"/>
        </w:rPr>
        <w:t>:</w:t>
      </w:r>
      <w:r w:rsidRPr="00255F04">
        <w:rPr>
          <w:rFonts w:ascii="Calibri" w:hAnsi="Calibri"/>
          <w:sz w:val="20"/>
          <w:szCs w:val="20"/>
        </w:rPr>
        <w:t xml:space="preserve"> </w:t>
      </w:r>
      <w:proofErr w:type="spellStart"/>
      <w:r w:rsidRPr="003B4BFC">
        <w:rPr>
          <w:rFonts w:ascii="Calibri" w:hAnsi="Calibri"/>
          <w:sz w:val="20"/>
          <w:szCs w:val="20"/>
        </w:rPr>
        <w:t>eFORGE</w:t>
      </w:r>
      <w:proofErr w:type="spellEnd"/>
      <w:r>
        <w:rPr>
          <w:rFonts w:ascii="Calibri" w:hAnsi="Calibri"/>
          <w:sz w:val="20"/>
          <w:szCs w:val="20"/>
        </w:rPr>
        <w:t>-TF</w:t>
      </w:r>
      <w:r w:rsidRPr="003B4BFC">
        <w:rPr>
          <w:rFonts w:ascii="Calibri" w:hAnsi="Calibri"/>
          <w:sz w:val="20"/>
          <w:szCs w:val="20"/>
        </w:rPr>
        <w:t xml:space="preserve"> </w:t>
      </w:r>
      <w:r>
        <w:rPr>
          <w:rFonts w:ascii="Calibri" w:hAnsi="Calibri"/>
          <w:sz w:val="20"/>
          <w:szCs w:val="20"/>
        </w:rPr>
        <w:t xml:space="preserve">gallery </w:t>
      </w:r>
      <w:r w:rsidR="00B476B4">
        <w:rPr>
          <w:rFonts w:ascii="Calibri" w:hAnsi="Calibri"/>
          <w:sz w:val="20"/>
          <w:szCs w:val="20"/>
        </w:rPr>
        <w:t xml:space="preserve">examples </w:t>
      </w:r>
      <w:r>
        <w:rPr>
          <w:rFonts w:ascii="Calibri" w:hAnsi="Calibri"/>
          <w:sz w:val="20"/>
          <w:szCs w:val="20"/>
        </w:rPr>
        <w:t xml:space="preserve">for </w:t>
      </w:r>
      <w:r w:rsidR="001B1D7C" w:rsidRPr="001B1D7C">
        <w:rPr>
          <w:rFonts w:ascii="Calibri" w:hAnsi="Calibri"/>
          <w:sz w:val="20"/>
          <w:szCs w:val="20"/>
        </w:rPr>
        <w:t>cg14467276 and</w:t>
      </w:r>
      <w:r w:rsidR="001B1D7C">
        <w:rPr>
          <w:rFonts w:ascii="Calibri" w:hAnsi="Calibri"/>
          <w:sz w:val="20"/>
          <w:szCs w:val="20"/>
        </w:rPr>
        <w:t xml:space="preserve"> </w:t>
      </w:r>
      <w:r w:rsidR="001B1D7C" w:rsidRPr="001B1D7C">
        <w:rPr>
          <w:rFonts w:ascii="Calibri" w:hAnsi="Calibri"/>
          <w:sz w:val="20"/>
          <w:szCs w:val="20"/>
        </w:rPr>
        <w:t>cg16987247,</w:t>
      </w:r>
      <w:r w:rsidR="001B1D7C">
        <w:rPr>
          <w:rFonts w:ascii="Calibri" w:hAnsi="Calibri"/>
          <w:sz w:val="20"/>
          <w:szCs w:val="20"/>
        </w:rPr>
        <w:t xml:space="preserve"> two</w:t>
      </w:r>
      <w:r w:rsidR="00B476B4">
        <w:rPr>
          <w:rFonts w:ascii="Calibri" w:hAnsi="Calibri"/>
          <w:sz w:val="20"/>
          <w:szCs w:val="20"/>
        </w:rPr>
        <w:t xml:space="preserve"> of the </w:t>
      </w:r>
      <w:r w:rsidR="001B1D7C">
        <w:rPr>
          <w:rFonts w:ascii="Calibri" w:hAnsi="Calibri"/>
          <w:sz w:val="20"/>
          <w:szCs w:val="20"/>
        </w:rPr>
        <w:t>six</w:t>
      </w:r>
      <w:r>
        <w:rPr>
          <w:rFonts w:ascii="Calibri" w:hAnsi="Calibri"/>
          <w:sz w:val="20"/>
          <w:szCs w:val="20"/>
        </w:rPr>
        <w:t xml:space="preserve"> </w:t>
      </w:r>
      <w:r w:rsidRPr="003B4BFC">
        <w:rPr>
          <w:rFonts w:ascii="Calibri" w:hAnsi="Calibri"/>
          <w:sz w:val="20"/>
          <w:szCs w:val="20"/>
        </w:rPr>
        <w:t xml:space="preserve">probes from </w:t>
      </w:r>
      <w:r w:rsidR="00B476B4">
        <w:rPr>
          <w:rFonts w:ascii="Calibri" w:hAnsi="Calibri"/>
          <w:sz w:val="20"/>
          <w:szCs w:val="20"/>
        </w:rPr>
        <w:t xml:space="preserve">table 1 that </w:t>
      </w:r>
      <w:r>
        <w:rPr>
          <w:rFonts w:ascii="Calibri" w:hAnsi="Calibri"/>
          <w:sz w:val="20"/>
          <w:szCs w:val="20"/>
        </w:rPr>
        <w:t xml:space="preserve">overlap </w:t>
      </w:r>
      <w:r w:rsidRPr="00255F04">
        <w:rPr>
          <w:rFonts w:ascii="Calibri" w:hAnsi="Calibri"/>
          <w:sz w:val="20"/>
          <w:szCs w:val="20"/>
        </w:rPr>
        <w:t>RFX5</w:t>
      </w:r>
      <w:r>
        <w:rPr>
          <w:rFonts w:ascii="Calibri" w:hAnsi="Calibri"/>
          <w:sz w:val="20"/>
          <w:szCs w:val="20"/>
        </w:rPr>
        <w:t xml:space="preserve"> motifs</w:t>
      </w:r>
      <w:r w:rsidR="00B476B4">
        <w:rPr>
          <w:rFonts w:ascii="Calibri" w:hAnsi="Calibri"/>
          <w:sz w:val="20"/>
          <w:szCs w:val="20"/>
        </w:rPr>
        <w:t xml:space="preserve">. </w:t>
      </w:r>
      <w:r w:rsidR="001B1D7C">
        <w:rPr>
          <w:rFonts w:ascii="Calibri" w:hAnsi="Calibri"/>
          <w:sz w:val="20"/>
          <w:szCs w:val="20"/>
        </w:rPr>
        <w:t>[</w:t>
      </w:r>
      <w:r w:rsidR="001B1D7C" w:rsidRPr="001B1D7C">
        <w:rPr>
          <w:rFonts w:ascii="Calibri" w:hAnsi="Calibri"/>
          <w:sz w:val="20"/>
          <w:szCs w:val="20"/>
        </w:rPr>
        <w:t>cg14467276</w:t>
      </w:r>
      <w:r w:rsidR="001B1D7C">
        <w:rPr>
          <w:rFonts w:ascii="Calibri" w:hAnsi="Calibri"/>
          <w:sz w:val="20"/>
          <w:szCs w:val="20"/>
        </w:rPr>
        <w:t>, upper panel]: r</w:t>
      </w:r>
      <w:r w:rsidR="00B476B4">
        <w:rPr>
          <w:rFonts w:ascii="Calibri" w:hAnsi="Calibri"/>
          <w:sz w:val="20"/>
          <w:szCs w:val="20"/>
        </w:rPr>
        <w:t xml:space="preserve">ed regions indicate </w:t>
      </w:r>
      <w:proofErr w:type="spellStart"/>
      <w:r w:rsidR="00B476B4">
        <w:rPr>
          <w:rFonts w:ascii="Calibri" w:hAnsi="Calibri"/>
          <w:sz w:val="20"/>
          <w:szCs w:val="20"/>
        </w:rPr>
        <w:t>DNase</w:t>
      </w:r>
      <w:proofErr w:type="spellEnd"/>
      <w:r w:rsidR="00B476B4">
        <w:rPr>
          <w:rFonts w:ascii="Calibri" w:hAnsi="Calibri"/>
          <w:sz w:val="20"/>
          <w:szCs w:val="20"/>
        </w:rPr>
        <w:t xml:space="preserve"> I footprints</w:t>
      </w:r>
      <w:r w:rsidR="001B1D7C">
        <w:rPr>
          <w:rFonts w:ascii="Calibri" w:hAnsi="Calibri"/>
          <w:sz w:val="20"/>
          <w:szCs w:val="20"/>
        </w:rPr>
        <w:t>, and t</w:t>
      </w:r>
      <w:r w:rsidR="00B476B4">
        <w:rPr>
          <w:rFonts w:ascii="Calibri" w:hAnsi="Calibri"/>
          <w:sz w:val="20"/>
          <w:szCs w:val="20"/>
        </w:rPr>
        <w:t xml:space="preserve">he green line represents smoothed </w:t>
      </w:r>
      <w:proofErr w:type="spellStart"/>
      <w:r w:rsidR="00B476B4">
        <w:rPr>
          <w:rFonts w:ascii="Calibri" w:hAnsi="Calibri"/>
          <w:sz w:val="20"/>
          <w:szCs w:val="20"/>
        </w:rPr>
        <w:t>cutcount</w:t>
      </w:r>
      <w:proofErr w:type="spellEnd"/>
      <w:r w:rsidR="00B476B4">
        <w:rPr>
          <w:rFonts w:ascii="Calibri" w:hAnsi="Calibri"/>
          <w:sz w:val="20"/>
          <w:szCs w:val="20"/>
        </w:rPr>
        <w:t xml:space="preserve"> data</w:t>
      </w:r>
      <w:r>
        <w:rPr>
          <w:rFonts w:ascii="Calibri" w:hAnsi="Calibri"/>
          <w:sz w:val="20"/>
          <w:szCs w:val="20"/>
        </w:rPr>
        <w:t>.</w:t>
      </w:r>
      <w:r w:rsidR="00B476B4">
        <w:rPr>
          <w:rFonts w:ascii="Calibri" w:hAnsi="Calibri"/>
          <w:sz w:val="20"/>
          <w:szCs w:val="20"/>
        </w:rPr>
        <w:t xml:space="preserve"> Probe location is indicated by a vertical dashed line in the </w:t>
      </w:r>
      <w:proofErr w:type="spellStart"/>
      <w:r w:rsidR="00B476B4">
        <w:rPr>
          <w:rFonts w:ascii="Calibri" w:hAnsi="Calibri"/>
          <w:sz w:val="20"/>
          <w:szCs w:val="20"/>
        </w:rPr>
        <w:t>centre</w:t>
      </w:r>
      <w:proofErr w:type="spellEnd"/>
      <w:r w:rsidR="00B476B4">
        <w:rPr>
          <w:rFonts w:ascii="Calibri" w:hAnsi="Calibri"/>
          <w:sz w:val="20"/>
          <w:szCs w:val="20"/>
        </w:rPr>
        <w:t xml:space="preserve"> of the graph. </w:t>
      </w:r>
      <w:r w:rsidR="001B1D7C">
        <w:rPr>
          <w:rFonts w:ascii="Calibri" w:hAnsi="Calibri"/>
          <w:sz w:val="20"/>
          <w:szCs w:val="20"/>
        </w:rPr>
        <w:t>[</w:t>
      </w:r>
      <w:r w:rsidR="001B1D7C" w:rsidRPr="001B1D7C">
        <w:rPr>
          <w:rFonts w:ascii="Calibri" w:hAnsi="Calibri"/>
          <w:sz w:val="20"/>
          <w:szCs w:val="20"/>
        </w:rPr>
        <w:t>cg14467276</w:t>
      </w:r>
      <w:r w:rsidR="001B1D7C">
        <w:rPr>
          <w:rFonts w:ascii="Calibri" w:hAnsi="Calibri"/>
          <w:sz w:val="20"/>
          <w:szCs w:val="20"/>
        </w:rPr>
        <w:t>, lower panel]: T</w:t>
      </w:r>
      <w:r w:rsidR="00B476B4">
        <w:rPr>
          <w:rFonts w:ascii="Calibri" w:hAnsi="Calibri"/>
          <w:sz w:val="20"/>
          <w:szCs w:val="20"/>
        </w:rPr>
        <w:t>F motifs, including motifs for RFX5, are included in the lower panel.</w:t>
      </w:r>
      <w:r w:rsidR="001B1D7C">
        <w:rPr>
          <w:rFonts w:ascii="Calibri" w:hAnsi="Calibri"/>
          <w:sz w:val="20"/>
          <w:szCs w:val="20"/>
        </w:rPr>
        <w:t xml:space="preserve"> Given the interactive nature of the plot, hovering the cursor on a given motif in the lower panel will highlight its position on the graph in the upper panel. [</w:t>
      </w:r>
      <w:r w:rsidR="001B1D7C" w:rsidRPr="001B1D7C">
        <w:rPr>
          <w:rFonts w:ascii="Calibri" w:hAnsi="Calibri"/>
          <w:sz w:val="20"/>
          <w:szCs w:val="20"/>
        </w:rPr>
        <w:t>cg16987247</w:t>
      </w:r>
      <w:r w:rsidR="001B1D7C">
        <w:rPr>
          <w:rFonts w:ascii="Calibri" w:hAnsi="Calibri"/>
          <w:sz w:val="20"/>
          <w:szCs w:val="20"/>
        </w:rPr>
        <w:t xml:space="preserve">, upper panel]: same as for the upper panel of </w:t>
      </w:r>
      <w:r w:rsidR="001B1D7C" w:rsidRPr="001B1D7C">
        <w:rPr>
          <w:rFonts w:ascii="Calibri" w:hAnsi="Calibri"/>
          <w:sz w:val="20"/>
          <w:szCs w:val="20"/>
        </w:rPr>
        <w:t>cg14467276</w:t>
      </w:r>
      <w:r w:rsidR="001B1D7C">
        <w:rPr>
          <w:rFonts w:ascii="Calibri" w:hAnsi="Calibri"/>
          <w:sz w:val="20"/>
          <w:szCs w:val="20"/>
        </w:rPr>
        <w:t>. [</w:t>
      </w:r>
      <w:r w:rsidR="001B1D7C" w:rsidRPr="001B1D7C">
        <w:rPr>
          <w:rFonts w:ascii="Calibri" w:hAnsi="Calibri"/>
          <w:sz w:val="20"/>
          <w:szCs w:val="20"/>
        </w:rPr>
        <w:t>cg16987247</w:t>
      </w:r>
      <w:r w:rsidR="001B1D7C">
        <w:rPr>
          <w:rFonts w:ascii="Calibri" w:hAnsi="Calibri"/>
          <w:sz w:val="20"/>
          <w:szCs w:val="20"/>
        </w:rPr>
        <w:t xml:space="preserve">, lower panel]: same as for the lower panel of </w:t>
      </w:r>
      <w:r w:rsidR="001B1D7C" w:rsidRPr="001B1D7C">
        <w:rPr>
          <w:rFonts w:ascii="Calibri" w:hAnsi="Calibri"/>
          <w:sz w:val="20"/>
          <w:szCs w:val="20"/>
        </w:rPr>
        <w:t>cg14467276</w:t>
      </w:r>
      <w:r w:rsidR="001B1D7C">
        <w:rPr>
          <w:rFonts w:ascii="Calibri" w:hAnsi="Calibri"/>
          <w:sz w:val="20"/>
          <w:szCs w:val="20"/>
        </w:rPr>
        <w:t xml:space="preserve">. </w:t>
      </w:r>
      <w:r w:rsidR="004055E4">
        <w:rPr>
          <w:rFonts w:ascii="Calibri" w:hAnsi="Calibri"/>
          <w:sz w:val="20"/>
          <w:szCs w:val="20"/>
        </w:rPr>
        <w:t xml:space="preserve"> </w:t>
      </w:r>
    </w:p>
    <w:p w14:paraId="3A58D212" w14:textId="66C94D50" w:rsidR="0078240F" w:rsidRDefault="0078240F" w:rsidP="0078240F"/>
    <w:p w14:paraId="2CED7A21" w14:textId="77777777" w:rsidR="0078240F" w:rsidRDefault="0078240F" w:rsidP="0078240F"/>
    <w:p w14:paraId="4948099E" w14:textId="56127E48" w:rsidR="00CF4800" w:rsidRPr="000918C2" w:rsidRDefault="00CF4800" w:rsidP="00CF4800">
      <w:pPr>
        <w:rPr>
          <w:rFonts w:eastAsia="Times New Roman" w:cs="Times New Roman"/>
          <w:color w:val="auto"/>
        </w:rPr>
      </w:pPr>
      <w:r w:rsidRPr="000918C2">
        <w:rPr>
          <w:color w:val="auto"/>
        </w:rPr>
        <w:t xml:space="preserve">We have thus used </w:t>
      </w:r>
      <w:proofErr w:type="spellStart"/>
      <w:r w:rsidRPr="000918C2">
        <w:rPr>
          <w:color w:val="auto"/>
        </w:rPr>
        <w:t>eFORGE</w:t>
      </w:r>
      <w:proofErr w:type="spellEnd"/>
      <w:r w:rsidRPr="000918C2">
        <w:rPr>
          <w:color w:val="auto"/>
        </w:rPr>
        <w:t xml:space="preserve">-TF to </w:t>
      </w:r>
      <w:proofErr w:type="spellStart"/>
      <w:r w:rsidRPr="000918C2">
        <w:rPr>
          <w:color w:val="auto"/>
        </w:rPr>
        <w:t>characterise</w:t>
      </w:r>
      <w:proofErr w:type="spellEnd"/>
      <w:r w:rsidRPr="000918C2">
        <w:rPr>
          <w:color w:val="auto"/>
        </w:rPr>
        <w:t xml:space="preserve"> TF motifs and TF footprints associated with top probes from an EPIC array study by Moran et al.</w:t>
      </w:r>
      <w:r w:rsidR="00EF6EE1" w:rsidRPr="000918C2">
        <w:rPr>
          <w:color w:val="auto"/>
        </w:rPr>
        <w:t xml:space="preserve"> (2016).</w:t>
      </w:r>
      <w:r w:rsidRPr="000918C2">
        <w:rPr>
          <w:color w:val="auto"/>
        </w:rPr>
        <w:t xml:space="preserve"> </w:t>
      </w:r>
      <w:r w:rsidRPr="000918C2">
        <w:rPr>
          <w:rFonts w:eastAsia="Times New Roman"/>
          <w:color w:val="auto"/>
        </w:rPr>
        <w:t xml:space="preserve">While </w:t>
      </w:r>
      <w:proofErr w:type="spellStart"/>
      <w:r w:rsidRPr="000918C2">
        <w:rPr>
          <w:rFonts w:eastAsia="Times New Roman"/>
          <w:color w:val="auto"/>
        </w:rPr>
        <w:t>eFORGE</w:t>
      </w:r>
      <w:proofErr w:type="spellEnd"/>
      <w:r w:rsidRPr="000918C2">
        <w:rPr>
          <w:rFonts w:eastAsia="Times New Roman"/>
          <w:color w:val="auto"/>
        </w:rPr>
        <w:t>-TF currently only supports EPIC array analysis</w:t>
      </w:r>
      <w:r w:rsidR="00A24150" w:rsidRPr="000918C2">
        <w:rPr>
          <w:rFonts w:eastAsia="Times New Roman"/>
          <w:color w:val="auto"/>
        </w:rPr>
        <w:t xml:space="preserve"> (</w:t>
      </w:r>
      <w:hyperlink r:id="rId26" w:history="1">
        <w:r w:rsidR="00A24150">
          <w:rPr>
            <w:rStyle w:val="Hyperlink"/>
            <w:rFonts w:eastAsia="Times New Roman" w:cs="Times New Roman"/>
          </w:rPr>
          <w:t>https://github.com/charlesbreeze/eFORGE-TF</w:t>
        </w:r>
      </w:hyperlink>
      <w:r w:rsidR="00A24150" w:rsidRPr="000918C2">
        <w:rPr>
          <w:rFonts w:eastAsia="Times New Roman"/>
          <w:color w:val="auto"/>
        </w:rPr>
        <w:t>)</w:t>
      </w:r>
      <w:r w:rsidRPr="000918C2">
        <w:rPr>
          <w:rFonts w:eastAsia="Times New Roman"/>
          <w:color w:val="auto"/>
        </w:rPr>
        <w:t>, we intend to extend support for 450k arrays in the near future.</w:t>
      </w:r>
    </w:p>
    <w:p w14:paraId="4C0065A1" w14:textId="77777777" w:rsidR="001F713C" w:rsidRDefault="001F713C" w:rsidP="0078240F"/>
    <w:p w14:paraId="4647B298" w14:textId="77777777" w:rsidR="001F713C" w:rsidRDefault="001F713C" w:rsidP="0078240F"/>
    <w:p w14:paraId="479B5AA5" w14:textId="77777777" w:rsidR="001F713C" w:rsidRDefault="001F713C" w:rsidP="0078240F"/>
    <w:p w14:paraId="2DF13539" w14:textId="77777777" w:rsidR="001F713C" w:rsidRDefault="001F713C" w:rsidP="0078240F"/>
    <w:p w14:paraId="199397E9" w14:textId="77777777" w:rsidR="001F713C" w:rsidRDefault="001F713C" w:rsidP="0078240F"/>
    <w:p w14:paraId="4E379511" w14:textId="77777777" w:rsidR="001F713C" w:rsidRDefault="001F713C" w:rsidP="0078240F"/>
    <w:p w14:paraId="455E9BB2" w14:textId="77777777" w:rsidR="001F713C" w:rsidRDefault="001F713C" w:rsidP="0078240F"/>
    <w:p w14:paraId="5987D26E" w14:textId="77777777" w:rsidR="001F713C" w:rsidRDefault="001F713C" w:rsidP="0078240F"/>
    <w:p w14:paraId="4AA0ACD6" w14:textId="77777777" w:rsidR="001F713C" w:rsidRDefault="001F713C" w:rsidP="0078240F"/>
    <w:p w14:paraId="111376A5" w14:textId="77777777" w:rsidR="001F713C" w:rsidRDefault="001F713C" w:rsidP="0078240F"/>
    <w:p w14:paraId="32BB56CF" w14:textId="77777777" w:rsidR="001F713C" w:rsidRDefault="001F713C" w:rsidP="0078240F"/>
    <w:p w14:paraId="57FE05E2" w14:textId="77777777" w:rsidR="001F713C" w:rsidRDefault="001F713C" w:rsidP="0078240F"/>
    <w:p w14:paraId="4734A244" w14:textId="77777777" w:rsidR="001F713C" w:rsidRDefault="001F713C" w:rsidP="0078240F"/>
    <w:p w14:paraId="750F194C" w14:textId="77777777" w:rsidR="005C59EF" w:rsidRDefault="005C59EF" w:rsidP="0078240F"/>
    <w:p w14:paraId="4941EB83" w14:textId="77777777" w:rsidR="001F713C" w:rsidRPr="00976E78" w:rsidRDefault="001F713C" w:rsidP="0078240F">
      <w:pPr>
        <w:rPr>
          <w:rFonts w:eastAsia="Times New Roman"/>
          <w:color w:val="0000FF"/>
        </w:rPr>
      </w:pPr>
    </w:p>
    <w:p w14:paraId="380895BD" w14:textId="77777777" w:rsidR="001E6E99" w:rsidRDefault="001E6E99" w:rsidP="001E6E99">
      <w:r>
        <w:t>cg07823492</w:t>
      </w:r>
    </w:p>
    <w:p w14:paraId="3C653BF7" w14:textId="77777777" w:rsidR="001E6E99" w:rsidRDefault="001E6E99" w:rsidP="001E6E99">
      <w:r>
        <w:t>cg09787504</w:t>
      </w:r>
    </w:p>
    <w:p w14:paraId="12BA5770" w14:textId="77777777" w:rsidR="001E6E99" w:rsidRDefault="001E6E99" w:rsidP="001E6E99">
      <w:r>
        <w:t>cg15760474</w:t>
      </w:r>
    </w:p>
    <w:p w14:paraId="11B91BF6" w14:textId="77777777" w:rsidR="001E6E99" w:rsidRDefault="001E6E99" w:rsidP="001E6E99">
      <w:r>
        <w:t>cg16490124</w:t>
      </w:r>
    </w:p>
    <w:p w14:paraId="05726FA8" w14:textId="77777777" w:rsidR="001E6E99" w:rsidRDefault="001E6E99" w:rsidP="001E6E99">
      <w:r>
        <w:t>cg22664298</w:t>
      </w:r>
    </w:p>
    <w:p w14:paraId="123237DB" w14:textId="77777777" w:rsidR="001E6E99" w:rsidRDefault="001E6E99" w:rsidP="001E6E99">
      <w:r>
        <w:t>cg15365500</w:t>
      </w:r>
    </w:p>
    <w:p w14:paraId="2B958C66" w14:textId="77777777" w:rsidR="001E6E99" w:rsidRDefault="001E6E99" w:rsidP="001E6E99">
      <w:r>
        <w:t>cg23298862</w:t>
      </w:r>
    </w:p>
    <w:p w14:paraId="2337F59B" w14:textId="77777777" w:rsidR="001E6E99" w:rsidRDefault="001E6E99" w:rsidP="001E6E99">
      <w:r>
        <w:t>cg27628891</w:t>
      </w:r>
    </w:p>
    <w:p w14:paraId="34D5F8E7" w14:textId="77777777" w:rsidR="001E6E99" w:rsidRDefault="001E6E99" w:rsidP="001E6E99">
      <w:r>
        <w:t>cg06688803</w:t>
      </w:r>
    </w:p>
    <w:p w14:paraId="0FBA753C" w14:textId="77777777" w:rsidR="001E6E99" w:rsidRDefault="001E6E99" w:rsidP="001E6E99">
      <w:r>
        <w:t>cg24525461</w:t>
      </w:r>
    </w:p>
    <w:p w14:paraId="7F3044ED" w14:textId="77777777" w:rsidR="001E6E99" w:rsidRDefault="001E6E99" w:rsidP="001E6E99">
      <w:r>
        <w:t>cg06032337</w:t>
      </w:r>
    </w:p>
    <w:p w14:paraId="79D138E5" w14:textId="77777777" w:rsidR="001E6E99" w:rsidRDefault="001E6E99" w:rsidP="001E6E99">
      <w:r>
        <w:t>cg01248385</w:t>
      </w:r>
    </w:p>
    <w:p w14:paraId="6A80B2AF" w14:textId="77777777" w:rsidR="001E6E99" w:rsidRDefault="001E6E99" w:rsidP="001E6E99">
      <w:r>
        <w:t>cg19113686</w:t>
      </w:r>
    </w:p>
    <w:p w14:paraId="6653C966" w14:textId="77777777" w:rsidR="001E6E99" w:rsidRDefault="001E6E99" w:rsidP="001E6E99">
      <w:r>
        <w:t>cg13144059</w:t>
      </w:r>
    </w:p>
    <w:p w14:paraId="3762487D" w14:textId="77777777" w:rsidR="001E6E99" w:rsidRDefault="001E6E99" w:rsidP="001E6E99">
      <w:r>
        <w:t>cg01589353</w:t>
      </w:r>
    </w:p>
    <w:p w14:paraId="5083B59B" w14:textId="77777777" w:rsidR="001E6E99" w:rsidRDefault="001E6E99" w:rsidP="001E6E99">
      <w:r>
        <w:t>cg17008486</w:t>
      </w:r>
    </w:p>
    <w:p w14:paraId="67DADF1C" w14:textId="77777777" w:rsidR="001E6E99" w:rsidRDefault="001E6E99" w:rsidP="001E6E99">
      <w:r>
        <w:t>cg22029015</w:t>
      </w:r>
    </w:p>
    <w:p w14:paraId="52AE3346" w14:textId="77777777" w:rsidR="001E6E99" w:rsidRDefault="001E6E99" w:rsidP="001E6E99">
      <w:r>
        <w:t>cg22346032</w:t>
      </w:r>
    </w:p>
    <w:p w14:paraId="7FF1F92A" w14:textId="77777777" w:rsidR="001E6E99" w:rsidRDefault="001E6E99" w:rsidP="001E6E99">
      <w:r>
        <w:t>cg09010067</w:t>
      </w:r>
    </w:p>
    <w:p w14:paraId="00F0C050" w14:textId="77777777" w:rsidR="001E6E99" w:rsidRDefault="001E6E99" w:rsidP="001E6E99">
      <w:r>
        <w:t>cg08407901</w:t>
      </w:r>
    </w:p>
    <w:p w14:paraId="2F0E80E0" w14:textId="77777777" w:rsidR="001E6E99" w:rsidRDefault="001E6E99" w:rsidP="001E6E99">
      <w:r>
        <w:t>cg14114910</w:t>
      </w:r>
    </w:p>
    <w:p w14:paraId="5A72D39D" w14:textId="77777777" w:rsidR="001E6E99" w:rsidRDefault="001E6E99" w:rsidP="001E6E99">
      <w:r>
        <w:t>cg07178278</w:t>
      </w:r>
    </w:p>
    <w:p w14:paraId="022D02E5" w14:textId="77777777" w:rsidR="001E6E99" w:rsidRDefault="001E6E99" w:rsidP="001E6E99">
      <w:r>
        <w:t>cg02138987</w:t>
      </w:r>
    </w:p>
    <w:p w14:paraId="13D4C6B0" w14:textId="77777777" w:rsidR="001E6E99" w:rsidRDefault="001E6E99" w:rsidP="001E6E99">
      <w:r>
        <w:t>cg09684846</w:t>
      </w:r>
    </w:p>
    <w:p w14:paraId="64D709F5" w14:textId="77777777" w:rsidR="001E6E99" w:rsidRDefault="001E6E99" w:rsidP="001E6E99">
      <w:r>
        <w:t>cg20843277</w:t>
      </w:r>
    </w:p>
    <w:p w14:paraId="28A5D971" w14:textId="77777777" w:rsidR="001E6E99" w:rsidRDefault="001E6E99" w:rsidP="001E6E99">
      <w:r>
        <w:t>cg19683542</w:t>
      </w:r>
    </w:p>
    <w:p w14:paraId="7D938AEE" w14:textId="77777777" w:rsidR="001E6E99" w:rsidRDefault="001E6E99" w:rsidP="001E6E99">
      <w:r>
        <w:t>cg12798524</w:t>
      </w:r>
    </w:p>
    <w:p w14:paraId="2045C639" w14:textId="77777777" w:rsidR="001E6E99" w:rsidRDefault="001E6E99" w:rsidP="001E6E99">
      <w:r>
        <w:t>cg11172629</w:t>
      </w:r>
    </w:p>
    <w:p w14:paraId="2FD232A1" w14:textId="77777777" w:rsidR="001E6E99" w:rsidRDefault="001E6E99" w:rsidP="001E6E99">
      <w:r>
        <w:t>cg25308354</w:t>
      </w:r>
    </w:p>
    <w:p w14:paraId="2DED0DA0" w14:textId="77777777" w:rsidR="001E6E99" w:rsidRDefault="001E6E99" w:rsidP="001E6E99">
      <w:r>
        <w:t>cg05893845</w:t>
      </w:r>
    </w:p>
    <w:p w14:paraId="7A30835F" w14:textId="77777777" w:rsidR="001E6E99" w:rsidRDefault="001E6E99" w:rsidP="001E6E99">
      <w:r>
        <w:t>cg25124228</w:t>
      </w:r>
    </w:p>
    <w:p w14:paraId="322CC1F5" w14:textId="77777777" w:rsidR="001E6E99" w:rsidRDefault="001E6E99" w:rsidP="001E6E99">
      <w:r>
        <w:t>cg21913897</w:t>
      </w:r>
    </w:p>
    <w:p w14:paraId="7A19A3F3" w14:textId="77777777" w:rsidR="001E6E99" w:rsidRDefault="001E6E99" w:rsidP="001E6E99">
      <w:r>
        <w:t>cg11246938</w:t>
      </w:r>
    </w:p>
    <w:p w14:paraId="44B39A36" w14:textId="77777777" w:rsidR="001E6E99" w:rsidRDefault="001E6E99" w:rsidP="001E6E99">
      <w:r>
        <w:t>cg07637515</w:t>
      </w:r>
    </w:p>
    <w:p w14:paraId="392FEA0D" w14:textId="77777777" w:rsidR="001E6E99" w:rsidRDefault="001E6E99" w:rsidP="001E6E99">
      <w:r>
        <w:t>cg10124812</w:t>
      </w:r>
    </w:p>
    <w:p w14:paraId="7E32C5CB" w14:textId="77777777" w:rsidR="001E6E99" w:rsidRDefault="001E6E99" w:rsidP="001E6E99">
      <w:r>
        <w:t>cg01400468</w:t>
      </w:r>
    </w:p>
    <w:p w14:paraId="7CDAEB1D" w14:textId="77777777" w:rsidR="001E6E99" w:rsidRDefault="001E6E99" w:rsidP="001E6E99">
      <w:r>
        <w:t>cg07864976</w:t>
      </w:r>
    </w:p>
    <w:p w14:paraId="757AA6CD" w14:textId="77777777" w:rsidR="001E6E99" w:rsidRDefault="001E6E99" w:rsidP="001E6E99">
      <w:r>
        <w:t>cg07209034</w:t>
      </w:r>
    </w:p>
    <w:p w14:paraId="7D5DFCA2" w14:textId="77777777" w:rsidR="001E6E99" w:rsidRDefault="001E6E99" w:rsidP="001E6E99">
      <w:r>
        <w:t>cg24471073</w:t>
      </w:r>
    </w:p>
    <w:p w14:paraId="19B1BDED" w14:textId="77777777" w:rsidR="001E6E99" w:rsidRDefault="001E6E99" w:rsidP="001E6E99">
      <w:r>
        <w:t>cg10787000</w:t>
      </w:r>
    </w:p>
    <w:p w14:paraId="52CFF64D" w14:textId="77777777" w:rsidR="001E6E99" w:rsidRDefault="001E6E99" w:rsidP="001E6E99">
      <w:r>
        <w:t>cg20595750</w:t>
      </w:r>
    </w:p>
    <w:p w14:paraId="0F28D393" w14:textId="77777777" w:rsidR="001E6E99" w:rsidRDefault="001E6E99" w:rsidP="001E6E99">
      <w:r>
        <w:t>cg24080129</w:t>
      </w:r>
    </w:p>
    <w:p w14:paraId="2C495B96" w14:textId="77777777" w:rsidR="001E6E99" w:rsidRDefault="001E6E99" w:rsidP="001E6E99">
      <w:r>
        <w:t>cg22686132</w:t>
      </w:r>
    </w:p>
    <w:p w14:paraId="154B5147" w14:textId="77777777" w:rsidR="001E6E99" w:rsidRDefault="001E6E99" w:rsidP="001E6E99">
      <w:r>
        <w:t>cg16581738</w:t>
      </w:r>
    </w:p>
    <w:p w14:paraId="0579C4B9" w14:textId="77777777" w:rsidR="001E6E99" w:rsidRDefault="001E6E99" w:rsidP="001E6E99">
      <w:r>
        <w:t>cg23231312</w:t>
      </w:r>
    </w:p>
    <w:p w14:paraId="2B7C9BF7" w14:textId="77777777" w:rsidR="001E6E99" w:rsidRDefault="001E6E99" w:rsidP="001E6E99">
      <w:r>
        <w:t>cg02192555</w:t>
      </w:r>
    </w:p>
    <w:p w14:paraId="66781364" w14:textId="77777777" w:rsidR="001E6E99" w:rsidRDefault="001E6E99" w:rsidP="001E6E99">
      <w:r>
        <w:t>cg23938483</w:t>
      </w:r>
    </w:p>
    <w:p w14:paraId="278CDA2B" w14:textId="77777777" w:rsidR="001E6E99" w:rsidRDefault="001E6E99" w:rsidP="001E6E99">
      <w:r>
        <w:t>cg05403655</w:t>
      </w:r>
    </w:p>
    <w:p w14:paraId="619A5A3E" w14:textId="77777777" w:rsidR="001E6E99" w:rsidRDefault="001E6E99" w:rsidP="001E6E99">
      <w:r>
        <w:t>cg04780373</w:t>
      </w:r>
    </w:p>
    <w:p w14:paraId="7984E652" w14:textId="77777777" w:rsidR="001E6E99" w:rsidRDefault="001E6E99" w:rsidP="001E6E99">
      <w:r>
        <w:t>cg16083711</w:t>
      </w:r>
    </w:p>
    <w:p w14:paraId="7A84C3E8" w14:textId="77777777" w:rsidR="001E6E99" w:rsidRDefault="001E6E99" w:rsidP="001E6E99">
      <w:r>
        <w:t>cg21023520</w:t>
      </w:r>
    </w:p>
    <w:p w14:paraId="525C9FAE" w14:textId="77777777" w:rsidR="001E6E99" w:rsidRDefault="001E6E99" w:rsidP="001E6E99">
      <w:r>
        <w:t>cg24542399</w:t>
      </w:r>
    </w:p>
    <w:p w14:paraId="4666AE8D" w14:textId="77777777" w:rsidR="001E6E99" w:rsidRDefault="001E6E99" w:rsidP="001E6E99">
      <w:r>
        <w:t>cg05833351</w:t>
      </w:r>
    </w:p>
    <w:p w14:paraId="6C4336FB" w14:textId="77777777" w:rsidR="001E6E99" w:rsidRDefault="001E6E99" w:rsidP="001E6E99">
      <w:r>
        <w:t>cg09307883</w:t>
      </w:r>
    </w:p>
    <w:p w14:paraId="69A11A44" w14:textId="77777777" w:rsidR="001E6E99" w:rsidRDefault="001E6E99" w:rsidP="001E6E99">
      <w:r>
        <w:t>cg22789318</w:t>
      </w:r>
    </w:p>
    <w:p w14:paraId="64798FDF" w14:textId="77777777" w:rsidR="001E6E99" w:rsidRDefault="001E6E99" w:rsidP="001E6E99">
      <w:r>
        <w:t>cg03673694</w:t>
      </w:r>
    </w:p>
    <w:p w14:paraId="269150CE" w14:textId="77777777" w:rsidR="001E6E99" w:rsidRDefault="001E6E99" w:rsidP="001E6E99">
      <w:r>
        <w:t>cg09998451</w:t>
      </w:r>
    </w:p>
    <w:p w14:paraId="2FD5ACCE" w14:textId="77777777" w:rsidR="001E6E99" w:rsidRDefault="001E6E99" w:rsidP="001E6E99">
      <w:r>
        <w:t>cg06866712</w:t>
      </w:r>
    </w:p>
    <w:p w14:paraId="335316A1" w14:textId="77777777" w:rsidR="001E6E99" w:rsidRDefault="001E6E99" w:rsidP="001E6E99">
      <w:r>
        <w:t>cg26407571</w:t>
      </w:r>
    </w:p>
    <w:p w14:paraId="1597F662" w14:textId="77777777" w:rsidR="001E6E99" w:rsidRDefault="001E6E99" w:rsidP="001E6E99">
      <w:r>
        <w:t>cg27494055</w:t>
      </w:r>
    </w:p>
    <w:p w14:paraId="01D3C38E" w14:textId="77777777" w:rsidR="001E6E99" w:rsidRDefault="001E6E99" w:rsidP="001E6E99">
      <w:r>
        <w:t>cg14447519</w:t>
      </w:r>
    </w:p>
    <w:p w14:paraId="3401C9AC" w14:textId="77777777" w:rsidR="001E6E99" w:rsidRDefault="001E6E99" w:rsidP="001E6E99">
      <w:r>
        <w:t>cg22155376</w:t>
      </w:r>
    </w:p>
    <w:p w14:paraId="43A28FF9" w14:textId="77777777" w:rsidR="001E6E99" w:rsidRDefault="001E6E99" w:rsidP="001E6E99">
      <w:r>
        <w:t>cg03796003</w:t>
      </w:r>
    </w:p>
    <w:p w14:paraId="4E7A0EAF" w14:textId="77777777" w:rsidR="001E6E99" w:rsidRDefault="001E6E99" w:rsidP="001E6E99">
      <w:r>
        <w:t>cg15183477</w:t>
      </w:r>
    </w:p>
    <w:p w14:paraId="3B923780" w14:textId="77777777" w:rsidR="001E6E99" w:rsidRDefault="001E6E99" w:rsidP="001E6E99">
      <w:r>
        <w:t>cg05003723</w:t>
      </w:r>
    </w:p>
    <w:p w14:paraId="736800DD" w14:textId="77777777" w:rsidR="001E6E99" w:rsidRDefault="001E6E99" w:rsidP="001E6E99">
      <w:r>
        <w:t>cg08093097</w:t>
      </w:r>
    </w:p>
    <w:p w14:paraId="77F6168B" w14:textId="77777777" w:rsidR="001E6E99" w:rsidRDefault="001E6E99" w:rsidP="001E6E99">
      <w:r>
        <w:t>cg26511507</w:t>
      </w:r>
    </w:p>
    <w:p w14:paraId="36CBC0DE" w14:textId="77777777" w:rsidR="001E6E99" w:rsidRDefault="001E6E99" w:rsidP="001E6E99">
      <w:r>
        <w:t>cg03485803</w:t>
      </w:r>
    </w:p>
    <w:p w14:paraId="41B2CD8E" w14:textId="77777777" w:rsidR="001E6E99" w:rsidRDefault="001E6E99" w:rsidP="001E6E99">
      <w:r>
        <w:t>cg21017569</w:t>
      </w:r>
    </w:p>
    <w:p w14:paraId="03849050" w14:textId="77777777" w:rsidR="001E6E99" w:rsidRDefault="001E6E99" w:rsidP="001E6E99">
      <w:r>
        <w:t>cg26634219</w:t>
      </w:r>
    </w:p>
    <w:p w14:paraId="0FA10ABB" w14:textId="77777777" w:rsidR="001E6E99" w:rsidRDefault="001E6E99" w:rsidP="001E6E99">
      <w:r>
        <w:t>cg05409391</w:t>
      </w:r>
    </w:p>
    <w:p w14:paraId="30256E38" w14:textId="77777777" w:rsidR="001E6E99" w:rsidRDefault="001E6E99" w:rsidP="001E6E99">
      <w:r>
        <w:t>cg11630169</w:t>
      </w:r>
    </w:p>
    <w:p w14:paraId="27021C5C" w14:textId="77777777" w:rsidR="001E6E99" w:rsidRDefault="001E6E99" w:rsidP="001E6E99">
      <w:r>
        <w:t>cg01111179</w:t>
      </w:r>
    </w:p>
    <w:p w14:paraId="1706A9E0" w14:textId="77777777" w:rsidR="001E6E99" w:rsidRDefault="001E6E99" w:rsidP="001E6E99">
      <w:r>
        <w:t>cg02035448</w:t>
      </w:r>
    </w:p>
    <w:p w14:paraId="75AFAF8B" w14:textId="77777777" w:rsidR="001E6E99" w:rsidRDefault="001E6E99" w:rsidP="001E6E99">
      <w:r>
        <w:t>cg09618197</w:t>
      </w:r>
    </w:p>
    <w:p w14:paraId="6FEE5809" w14:textId="77777777" w:rsidR="001E6E99" w:rsidRDefault="001E6E99" w:rsidP="001E6E99">
      <w:r>
        <w:t>cg17671621</w:t>
      </w:r>
    </w:p>
    <w:p w14:paraId="25B44AE1" w14:textId="77777777" w:rsidR="001E6E99" w:rsidRDefault="001E6E99" w:rsidP="001E6E99">
      <w:r>
        <w:t>cg06164957</w:t>
      </w:r>
    </w:p>
    <w:p w14:paraId="10A96C16" w14:textId="77777777" w:rsidR="001E6E99" w:rsidRDefault="001E6E99" w:rsidP="001E6E99">
      <w:r>
        <w:t>cg19658522</w:t>
      </w:r>
    </w:p>
    <w:p w14:paraId="4EA4535F" w14:textId="77777777" w:rsidR="001E6E99" w:rsidRDefault="001E6E99" w:rsidP="001E6E99">
      <w:r>
        <w:t>cg01620602</w:t>
      </w:r>
    </w:p>
    <w:p w14:paraId="111F3304" w14:textId="77777777" w:rsidR="001E6E99" w:rsidRDefault="001E6E99" w:rsidP="001E6E99">
      <w:r>
        <w:t>cg01018360</w:t>
      </w:r>
    </w:p>
    <w:p w14:paraId="74F4C936" w14:textId="77777777" w:rsidR="001E6E99" w:rsidRDefault="001E6E99" w:rsidP="001E6E99">
      <w:r>
        <w:t>cg26889226</w:t>
      </w:r>
    </w:p>
    <w:p w14:paraId="6DD815A0" w14:textId="77777777" w:rsidR="001E6E99" w:rsidRDefault="001E6E99" w:rsidP="001E6E99">
      <w:r>
        <w:t>cg26799416</w:t>
      </w:r>
    </w:p>
    <w:p w14:paraId="15C28274" w14:textId="77777777" w:rsidR="001E6E99" w:rsidRDefault="001E6E99" w:rsidP="001E6E99">
      <w:r>
        <w:t>cg05636047</w:t>
      </w:r>
    </w:p>
    <w:p w14:paraId="62136232" w14:textId="77777777" w:rsidR="001E6E99" w:rsidRDefault="001E6E99" w:rsidP="001E6E99">
      <w:r>
        <w:t>cg27088725</w:t>
      </w:r>
    </w:p>
    <w:p w14:paraId="1CAB1200" w14:textId="77777777" w:rsidR="001E6E99" w:rsidRDefault="001E6E99" w:rsidP="001E6E99">
      <w:r>
        <w:t>cg17510385</w:t>
      </w:r>
    </w:p>
    <w:p w14:paraId="69DE4AD0" w14:textId="77777777" w:rsidR="001E6E99" w:rsidRDefault="001E6E99" w:rsidP="001E6E99">
      <w:r>
        <w:t>cg03449867</w:t>
      </w:r>
    </w:p>
    <w:p w14:paraId="0FE8EBFA" w14:textId="77777777" w:rsidR="001E6E99" w:rsidRDefault="001E6E99" w:rsidP="001E6E99">
      <w:r>
        <w:t>cg12655303</w:t>
      </w:r>
    </w:p>
    <w:p w14:paraId="75B18433" w14:textId="77777777" w:rsidR="001E6E99" w:rsidRDefault="001E6E99" w:rsidP="001E6E99">
      <w:r>
        <w:t>cg00792235</w:t>
      </w:r>
    </w:p>
    <w:p w14:paraId="36298314" w14:textId="77777777" w:rsidR="001E6E99" w:rsidRDefault="001E6E99" w:rsidP="001E6E99">
      <w:r>
        <w:t>cg15084433</w:t>
      </w:r>
    </w:p>
    <w:p w14:paraId="71965521" w14:textId="77777777" w:rsidR="001E6E99" w:rsidRDefault="001E6E99" w:rsidP="001E6E99">
      <w:r>
        <w:t>cg09137125</w:t>
      </w:r>
    </w:p>
    <w:p w14:paraId="2F4CBC0A" w14:textId="77777777" w:rsidR="001E6E99" w:rsidRDefault="001E6E99" w:rsidP="001E6E99">
      <w:r>
        <w:t>cg02413285</w:t>
      </w:r>
    </w:p>
    <w:p w14:paraId="2DD69896" w14:textId="77777777" w:rsidR="001E6E99" w:rsidRDefault="001E6E99" w:rsidP="001E6E99">
      <w:r>
        <w:t>cg20536971</w:t>
      </w:r>
    </w:p>
    <w:p w14:paraId="1CA87AE0" w14:textId="77777777" w:rsidR="001E6E99" w:rsidRDefault="001E6E99" w:rsidP="001E6E99">
      <w:r>
        <w:t>cg03339668</w:t>
      </w:r>
    </w:p>
    <w:p w14:paraId="067EA8B0" w14:textId="77777777" w:rsidR="001E6E99" w:rsidRDefault="001E6E99" w:rsidP="001E6E99">
      <w:r>
        <w:t>cg27317046</w:t>
      </w:r>
    </w:p>
    <w:p w14:paraId="441A1C16" w14:textId="77777777" w:rsidR="001E6E99" w:rsidRDefault="001E6E99" w:rsidP="001E6E99">
      <w:r>
        <w:t>cg11920595</w:t>
      </w:r>
    </w:p>
    <w:p w14:paraId="38B46204" w14:textId="77777777" w:rsidR="001E6E99" w:rsidRDefault="001E6E99" w:rsidP="001E6E99">
      <w:r>
        <w:t>cg11265381</w:t>
      </w:r>
    </w:p>
    <w:p w14:paraId="7B210E1D" w14:textId="77777777" w:rsidR="001E6E99" w:rsidRDefault="001E6E99" w:rsidP="001E6E99">
      <w:r>
        <w:t>cg24105081</w:t>
      </w:r>
    </w:p>
    <w:p w14:paraId="3E27667F" w14:textId="77777777" w:rsidR="001E6E99" w:rsidRDefault="001E6E99" w:rsidP="001E6E99">
      <w:r>
        <w:t>cg23401796</w:t>
      </w:r>
    </w:p>
    <w:p w14:paraId="0893E8A3" w14:textId="77777777" w:rsidR="001E6E99" w:rsidRDefault="001E6E99" w:rsidP="001E6E99">
      <w:r>
        <w:t>cg03025986</w:t>
      </w:r>
    </w:p>
    <w:p w14:paraId="2D50682B" w14:textId="77777777" w:rsidR="001E6E99" w:rsidRDefault="001E6E99" w:rsidP="001E6E99">
      <w:r>
        <w:t>cg26705851</w:t>
      </w:r>
    </w:p>
    <w:p w14:paraId="00B900E2" w14:textId="77777777" w:rsidR="001E6E99" w:rsidRDefault="001E6E99" w:rsidP="001E6E99">
      <w:r>
        <w:t>cg21526778</w:t>
      </w:r>
    </w:p>
    <w:p w14:paraId="5463879C" w14:textId="77777777" w:rsidR="001E6E99" w:rsidRDefault="001E6E99" w:rsidP="001E6E99">
      <w:r>
        <w:t>cg14122653</w:t>
      </w:r>
    </w:p>
    <w:p w14:paraId="09565DA5" w14:textId="77777777" w:rsidR="001E6E99" w:rsidRDefault="001E6E99" w:rsidP="001E6E99">
      <w:r>
        <w:t>cg25258740</w:t>
      </w:r>
    </w:p>
    <w:p w14:paraId="51532615" w14:textId="77777777" w:rsidR="001E6E99" w:rsidRDefault="001E6E99" w:rsidP="001E6E99">
      <w:r>
        <w:t>cg25411977</w:t>
      </w:r>
    </w:p>
    <w:p w14:paraId="7DE8D4BC" w14:textId="77777777" w:rsidR="001E6E99" w:rsidRDefault="001E6E99" w:rsidP="001E6E99">
      <w:r>
        <w:t>cg04129556</w:t>
      </w:r>
    </w:p>
    <w:p w14:paraId="683619B8" w14:textId="77777777" w:rsidR="001E6E99" w:rsidRDefault="001E6E99" w:rsidP="001E6E99">
      <w:r>
        <w:t>cg14870156</w:t>
      </w:r>
    </w:p>
    <w:p w14:paraId="7E85978F" w14:textId="77777777" w:rsidR="001E6E99" w:rsidRDefault="001E6E99" w:rsidP="001E6E99">
      <w:r>
        <w:t>cg05402634</w:t>
      </w:r>
    </w:p>
    <w:p w14:paraId="6614427B" w14:textId="77777777" w:rsidR="001E6E99" w:rsidRDefault="001E6E99" w:rsidP="001E6E99">
      <w:r>
        <w:t>cg24948406</w:t>
      </w:r>
    </w:p>
    <w:p w14:paraId="32475A80" w14:textId="77777777" w:rsidR="001E6E99" w:rsidRDefault="001E6E99" w:rsidP="001E6E99">
      <w:r>
        <w:t>cg14142836</w:t>
      </w:r>
    </w:p>
    <w:p w14:paraId="7667B6F7" w14:textId="77777777" w:rsidR="001E6E99" w:rsidRDefault="001E6E99" w:rsidP="001E6E99">
      <w:r>
        <w:t>cg27456951</w:t>
      </w:r>
    </w:p>
    <w:p w14:paraId="03E3131A" w14:textId="77777777" w:rsidR="001E6E99" w:rsidRDefault="001E6E99" w:rsidP="001E6E99">
      <w:r>
        <w:t>cg25415777</w:t>
      </w:r>
    </w:p>
    <w:p w14:paraId="3960792E" w14:textId="77777777" w:rsidR="001E6E99" w:rsidRDefault="001E6E99" w:rsidP="001E6E99">
      <w:r>
        <w:t>cg20244327</w:t>
      </w:r>
    </w:p>
    <w:p w14:paraId="45159E0C" w14:textId="77777777" w:rsidR="001E6E99" w:rsidRDefault="001E6E99" w:rsidP="001E6E99">
      <w:r>
        <w:t>cg20782697</w:t>
      </w:r>
    </w:p>
    <w:p w14:paraId="695CFF02" w14:textId="77777777" w:rsidR="001E6E99" w:rsidRDefault="001E6E99" w:rsidP="001E6E99">
      <w:r>
        <w:t>cg10677372</w:t>
      </w:r>
    </w:p>
    <w:p w14:paraId="2FAFE8F6" w14:textId="77777777" w:rsidR="001E6E99" w:rsidRDefault="001E6E99" w:rsidP="001E6E99">
      <w:r>
        <w:t>cg04904318</w:t>
      </w:r>
    </w:p>
    <w:p w14:paraId="0A88FB2A" w14:textId="77777777" w:rsidR="001E6E99" w:rsidRDefault="001E6E99" w:rsidP="001E6E99">
      <w:r>
        <w:t>cg05788368</w:t>
      </w:r>
    </w:p>
    <w:p w14:paraId="44182CE9" w14:textId="77777777" w:rsidR="001E6E99" w:rsidRDefault="001E6E99" w:rsidP="001E6E99">
      <w:r>
        <w:t>cg22300320</w:t>
      </w:r>
    </w:p>
    <w:p w14:paraId="6E7FB864" w14:textId="77777777" w:rsidR="001E6E99" w:rsidRDefault="001E6E99" w:rsidP="001E6E99">
      <w:r>
        <w:t>cg03326215</w:t>
      </w:r>
    </w:p>
    <w:p w14:paraId="34D1B4B0" w14:textId="77777777" w:rsidR="001E6E99" w:rsidRDefault="001E6E99" w:rsidP="001E6E99">
      <w:r>
        <w:t>cg01245604</w:t>
      </w:r>
    </w:p>
    <w:p w14:paraId="6C0D8E30" w14:textId="77777777" w:rsidR="001E6E99" w:rsidRDefault="001E6E99" w:rsidP="001E6E99">
      <w:r>
        <w:t>cg05274650</w:t>
      </w:r>
    </w:p>
    <w:p w14:paraId="5F14C7DD" w14:textId="77777777" w:rsidR="001E6E99" w:rsidRDefault="001E6E99" w:rsidP="001E6E99">
      <w:r>
        <w:t>cg21457147</w:t>
      </w:r>
    </w:p>
    <w:p w14:paraId="3B445003" w14:textId="77777777" w:rsidR="001E6E99" w:rsidRDefault="001E6E99" w:rsidP="001E6E99">
      <w:r>
        <w:t>cg00102183</w:t>
      </w:r>
    </w:p>
    <w:p w14:paraId="46BE5E0D" w14:textId="77777777" w:rsidR="001E6E99" w:rsidRDefault="001E6E99" w:rsidP="001E6E99">
      <w:r>
        <w:t>cg11281196</w:t>
      </w:r>
    </w:p>
    <w:p w14:paraId="102B0632" w14:textId="77777777" w:rsidR="001E6E99" w:rsidRDefault="001E6E99" w:rsidP="001E6E99">
      <w:r>
        <w:t>cg20659057</w:t>
      </w:r>
    </w:p>
    <w:p w14:paraId="5D996E19" w14:textId="77777777" w:rsidR="001E6E99" w:rsidRDefault="001E6E99" w:rsidP="001E6E99">
      <w:r>
        <w:t>cg12908908</w:t>
      </w:r>
    </w:p>
    <w:p w14:paraId="6221AF4A" w14:textId="77777777" w:rsidR="001E6E99" w:rsidRDefault="001E6E99" w:rsidP="001E6E99">
      <w:r>
        <w:t>cg16995742</w:t>
      </w:r>
    </w:p>
    <w:p w14:paraId="414E8D8A" w14:textId="77777777" w:rsidR="001E6E99" w:rsidRDefault="001E6E99" w:rsidP="001E6E99">
      <w:r>
        <w:t>cg11830096</w:t>
      </w:r>
    </w:p>
    <w:p w14:paraId="7D98B0EF" w14:textId="77777777" w:rsidR="001E6E99" w:rsidRDefault="001E6E99" w:rsidP="001E6E99">
      <w:r>
        <w:t>cg07592809</w:t>
      </w:r>
    </w:p>
    <w:p w14:paraId="65C8BDCD" w14:textId="77777777" w:rsidR="001E6E99" w:rsidRDefault="001E6E99" w:rsidP="001E6E99">
      <w:r>
        <w:t>cg05937603</w:t>
      </w:r>
    </w:p>
    <w:p w14:paraId="612660C6" w14:textId="77777777" w:rsidR="001E6E99" w:rsidRDefault="001E6E99" w:rsidP="001E6E99">
      <w:r>
        <w:t>cg21233879</w:t>
      </w:r>
    </w:p>
    <w:p w14:paraId="185B7D13" w14:textId="77777777" w:rsidR="001E6E99" w:rsidRDefault="001E6E99" w:rsidP="001E6E99">
      <w:r>
        <w:t>cg20342105</w:t>
      </w:r>
    </w:p>
    <w:p w14:paraId="08DA0006" w14:textId="77777777" w:rsidR="001E6E99" w:rsidRDefault="001E6E99" w:rsidP="001E6E99">
      <w:r>
        <w:t>cg24897108</w:t>
      </w:r>
    </w:p>
    <w:p w14:paraId="2E3F898C" w14:textId="77777777" w:rsidR="001E6E99" w:rsidRDefault="001E6E99" w:rsidP="001E6E99">
      <w:r>
        <w:t>cg10027723</w:t>
      </w:r>
    </w:p>
    <w:p w14:paraId="568C8F82" w14:textId="77777777" w:rsidR="001E6E99" w:rsidRDefault="001E6E99" w:rsidP="001E6E99">
      <w:r>
        <w:t>cg22727783</w:t>
      </w:r>
    </w:p>
    <w:p w14:paraId="696A4B49" w14:textId="77777777" w:rsidR="001E6E99" w:rsidRDefault="001E6E99" w:rsidP="001E6E99">
      <w:r>
        <w:t>cg02013373</w:t>
      </w:r>
    </w:p>
    <w:p w14:paraId="2DD7204A" w14:textId="77777777" w:rsidR="001E6E99" w:rsidRDefault="001E6E99" w:rsidP="001E6E99">
      <w:r>
        <w:t>cg02208249</w:t>
      </w:r>
    </w:p>
    <w:p w14:paraId="30FE7885" w14:textId="77777777" w:rsidR="001E6E99" w:rsidRDefault="001E6E99" w:rsidP="001E6E99">
      <w:r>
        <w:t>cg13102097</w:t>
      </w:r>
    </w:p>
    <w:p w14:paraId="2D6264A7" w14:textId="77777777" w:rsidR="001E6E99" w:rsidRDefault="001E6E99" w:rsidP="001E6E99">
      <w:r>
        <w:t>cg02914347</w:t>
      </w:r>
    </w:p>
    <w:p w14:paraId="32BC2872" w14:textId="77777777" w:rsidR="001E6E99" w:rsidRDefault="001E6E99" w:rsidP="001E6E99">
      <w:r>
        <w:t>cg07437923</w:t>
      </w:r>
    </w:p>
    <w:p w14:paraId="776865B8" w14:textId="77777777" w:rsidR="001E6E99" w:rsidRDefault="001E6E99" w:rsidP="001E6E99">
      <w:r>
        <w:t>cg05093818</w:t>
      </w:r>
    </w:p>
    <w:p w14:paraId="7B13288B" w14:textId="77777777" w:rsidR="001E6E99" w:rsidRDefault="001E6E99" w:rsidP="001E6E99">
      <w:r>
        <w:t>cg02024240</w:t>
      </w:r>
    </w:p>
    <w:p w14:paraId="2907617F" w14:textId="77777777" w:rsidR="001E6E99" w:rsidRDefault="001E6E99" w:rsidP="001E6E99">
      <w:r>
        <w:t>cg23401459</w:t>
      </w:r>
    </w:p>
    <w:p w14:paraId="1B340880" w14:textId="77777777" w:rsidR="001E6E99" w:rsidRDefault="001E6E99" w:rsidP="001E6E99">
      <w:r>
        <w:t>cg22660933</w:t>
      </w:r>
    </w:p>
    <w:p w14:paraId="3636D54A" w14:textId="77777777" w:rsidR="001E6E99" w:rsidRDefault="001E6E99" w:rsidP="001E6E99">
      <w:r>
        <w:t>cg20546778</w:t>
      </w:r>
    </w:p>
    <w:p w14:paraId="70A159F6" w14:textId="77777777" w:rsidR="001E6E99" w:rsidRDefault="001E6E99" w:rsidP="001E6E99">
      <w:r>
        <w:t>cg15733849</w:t>
      </w:r>
    </w:p>
    <w:p w14:paraId="790529A6" w14:textId="77777777" w:rsidR="001E6E99" w:rsidRDefault="001E6E99" w:rsidP="001E6E99">
      <w:r>
        <w:t>cg05599531</w:t>
      </w:r>
    </w:p>
    <w:p w14:paraId="561BCC1A" w14:textId="77777777" w:rsidR="001E6E99" w:rsidRDefault="001E6E99" w:rsidP="001E6E99">
      <w:r>
        <w:t>cg13102133</w:t>
      </w:r>
    </w:p>
    <w:p w14:paraId="0371D299" w14:textId="77777777" w:rsidR="001E6E99" w:rsidRDefault="001E6E99" w:rsidP="001E6E99">
      <w:r>
        <w:t>cg08045906</w:t>
      </w:r>
    </w:p>
    <w:p w14:paraId="40A8E032" w14:textId="77777777" w:rsidR="001E6E99" w:rsidRDefault="001E6E99" w:rsidP="001E6E99">
      <w:r>
        <w:t>cg11423130</w:t>
      </w:r>
    </w:p>
    <w:p w14:paraId="29ADA2E0" w14:textId="77777777" w:rsidR="001E6E99" w:rsidRDefault="001E6E99" w:rsidP="001E6E99">
      <w:r>
        <w:t>cg14218275</w:t>
      </w:r>
    </w:p>
    <w:p w14:paraId="054E3482" w14:textId="77777777" w:rsidR="001E6E99" w:rsidRDefault="001E6E99" w:rsidP="001E6E99">
      <w:r>
        <w:t>cg18208818</w:t>
      </w:r>
    </w:p>
    <w:p w14:paraId="24411D7E" w14:textId="77777777" w:rsidR="001E6E99" w:rsidRDefault="001E6E99" w:rsidP="001E6E99">
      <w:r>
        <w:t>cg16953816</w:t>
      </w:r>
    </w:p>
    <w:p w14:paraId="71154270" w14:textId="77777777" w:rsidR="001E6E99" w:rsidRDefault="001E6E99" w:rsidP="001E6E99">
      <w:r>
        <w:t>cg16452866</w:t>
      </w:r>
    </w:p>
    <w:p w14:paraId="57A2B075" w14:textId="77777777" w:rsidR="001E6E99" w:rsidRDefault="001E6E99" w:rsidP="001E6E99">
      <w:r>
        <w:t>cg02389157</w:t>
      </w:r>
    </w:p>
    <w:p w14:paraId="17585664" w14:textId="77777777" w:rsidR="001E6E99" w:rsidRDefault="001E6E99" w:rsidP="001E6E99">
      <w:r>
        <w:t>cg06683092</w:t>
      </w:r>
    </w:p>
    <w:p w14:paraId="32F704A8" w14:textId="77777777" w:rsidR="001E6E99" w:rsidRDefault="001E6E99" w:rsidP="001E6E99">
      <w:r>
        <w:t>cg06791083</w:t>
      </w:r>
    </w:p>
    <w:p w14:paraId="497A8210" w14:textId="77777777" w:rsidR="001E6E99" w:rsidRDefault="001E6E99" w:rsidP="001E6E99">
      <w:r>
        <w:t>cg23546873</w:t>
      </w:r>
    </w:p>
    <w:p w14:paraId="7BDC8244" w14:textId="77777777" w:rsidR="001E6E99" w:rsidRDefault="001E6E99" w:rsidP="001E6E99">
      <w:r>
        <w:t>cg00084271</w:t>
      </w:r>
    </w:p>
    <w:p w14:paraId="557E5E77" w14:textId="77777777" w:rsidR="001E6E99" w:rsidRDefault="001E6E99" w:rsidP="001E6E99">
      <w:r>
        <w:t>cg05422457</w:t>
      </w:r>
    </w:p>
    <w:p w14:paraId="6BFAED7E" w14:textId="77777777" w:rsidR="001E6E99" w:rsidRDefault="001E6E99" w:rsidP="001E6E99">
      <w:r>
        <w:t>cg27587033</w:t>
      </w:r>
    </w:p>
    <w:p w14:paraId="1475FB0E" w14:textId="77777777" w:rsidR="001E6E99" w:rsidRDefault="001E6E99" w:rsidP="001E6E99">
      <w:r>
        <w:t>cg08869066</w:t>
      </w:r>
    </w:p>
    <w:p w14:paraId="0D2CFA5E" w14:textId="77777777" w:rsidR="001E6E99" w:rsidRDefault="001E6E99" w:rsidP="001E6E99">
      <w:r>
        <w:t>cg08557179</w:t>
      </w:r>
    </w:p>
    <w:p w14:paraId="118D970F" w14:textId="77777777" w:rsidR="001E6E99" w:rsidRDefault="001E6E99" w:rsidP="001E6E99">
      <w:r>
        <w:t>cg13075279</w:t>
      </w:r>
    </w:p>
    <w:p w14:paraId="7FE8C2AF" w14:textId="77777777" w:rsidR="001E6E99" w:rsidRDefault="001E6E99" w:rsidP="001E6E99">
      <w:r>
        <w:t>cg20036162</w:t>
      </w:r>
    </w:p>
    <w:p w14:paraId="1F81A22C" w14:textId="77777777" w:rsidR="001E6E99" w:rsidRDefault="001E6E99" w:rsidP="001E6E99">
      <w:r>
        <w:t>cg00366603</w:t>
      </w:r>
    </w:p>
    <w:p w14:paraId="4B37295B" w14:textId="77777777" w:rsidR="001E6E99" w:rsidRDefault="001E6E99" w:rsidP="001E6E99">
      <w:r>
        <w:t>cg06783429</w:t>
      </w:r>
    </w:p>
    <w:p w14:paraId="1E3A6AD1" w14:textId="77777777" w:rsidR="001E6E99" w:rsidRDefault="001E6E99" w:rsidP="001E6E99">
      <w:r>
        <w:t>cg26693553</w:t>
      </w:r>
    </w:p>
    <w:p w14:paraId="422096D6" w14:textId="77777777" w:rsidR="001E6E99" w:rsidRDefault="001E6E99" w:rsidP="001E6E99">
      <w:r>
        <w:t>cg17454920</w:t>
      </w:r>
    </w:p>
    <w:p w14:paraId="77477172" w14:textId="77777777" w:rsidR="001E6E99" w:rsidRDefault="001E6E99" w:rsidP="001E6E99">
      <w:r>
        <w:t>cg13246235</w:t>
      </w:r>
    </w:p>
    <w:p w14:paraId="0AD81D3A" w14:textId="77777777" w:rsidR="001E6E99" w:rsidRDefault="001E6E99" w:rsidP="001E6E99">
      <w:r>
        <w:t>cg15913725</w:t>
      </w:r>
    </w:p>
    <w:p w14:paraId="1FE5E275" w14:textId="77777777" w:rsidR="001E6E99" w:rsidRDefault="001E6E99" w:rsidP="001E6E99">
      <w:r>
        <w:t>cg26567385</w:t>
      </w:r>
    </w:p>
    <w:p w14:paraId="512D78AC" w14:textId="77777777" w:rsidR="001E6E99" w:rsidRDefault="001E6E99" w:rsidP="001E6E99">
      <w:r>
        <w:t>cg05426966</w:t>
      </w:r>
    </w:p>
    <w:p w14:paraId="587B33FA" w14:textId="77777777" w:rsidR="001E6E99" w:rsidRDefault="001E6E99" w:rsidP="001E6E99">
      <w:r>
        <w:t>cg14846380</w:t>
      </w:r>
    </w:p>
    <w:p w14:paraId="0985E154" w14:textId="77777777" w:rsidR="001E6E99" w:rsidRDefault="001E6E99" w:rsidP="001E6E99">
      <w:r>
        <w:t>cg03967651</w:t>
      </w:r>
    </w:p>
    <w:p w14:paraId="70220F61" w14:textId="77777777" w:rsidR="001E6E99" w:rsidRDefault="001E6E99" w:rsidP="001E6E99">
      <w:r>
        <w:t>cg01963754</w:t>
      </w:r>
    </w:p>
    <w:p w14:paraId="65B50175" w14:textId="77777777" w:rsidR="001E6E99" w:rsidRDefault="001E6E99" w:rsidP="001E6E99">
      <w:r>
        <w:t>cg10772699</w:t>
      </w:r>
    </w:p>
    <w:p w14:paraId="6C05E435" w14:textId="77777777" w:rsidR="001E6E99" w:rsidRDefault="001E6E99" w:rsidP="001E6E99">
      <w:r>
        <w:t>cg10197846</w:t>
      </w:r>
    </w:p>
    <w:p w14:paraId="3910A503" w14:textId="77777777" w:rsidR="001E6E99" w:rsidRDefault="001E6E99" w:rsidP="001E6E99">
      <w:r>
        <w:t>cg16987247</w:t>
      </w:r>
    </w:p>
    <w:p w14:paraId="4E974353" w14:textId="77777777" w:rsidR="001E6E99" w:rsidRDefault="001E6E99" w:rsidP="001E6E99">
      <w:r>
        <w:t>cg26097051</w:t>
      </w:r>
    </w:p>
    <w:p w14:paraId="1BFE9BD3" w14:textId="77777777" w:rsidR="001E6E99" w:rsidRDefault="001E6E99" w:rsidP="001E6E99">
      <w:r>
        <w:t>cg01610685</w:t>
      </w:r>
    </w:p>
    <w:p w14:paraId="11ACAADF" w14:textId="77777777" w:rsidR="001E6E99" w:rsidRDefault="001E6E99" w:rsidP="001E6E99">
      <w:r>
        <w:t>cg18528563</w:t>
      </w:r>
    </w:p>
    <w:p w14:paraId="2823EFD9" w14:textId="77777777" w:rsidR="001E6E99" w:rsidRDefault="001E6E99" w:rsidP="001E6E99">
      <w:r>
        <w:t>cg15443202</w:t>
      </w:r>
    </w:p>
    <w:p w14:paraId="05B53293" w14:textId="77777777" w:rsidR="001E6E99" w:rsidRDefault="001E6E99" w:rsidP="001E6E99">
      <w:r>
        <w:t>cg12468255</w:t>
      </w:r>
    </w:p>
    <w:p w14:paraId="1361E39B" w14:textId="77777777" w:rsidR="001E6E99" w:rsidRDefault="001E6E99" w:rsidP="001E6E99">
      <w:r>
        <w:t>cg16360831</w:t>
      </w:r>
    </w:p>
    <w:p w14:paraId="2D657F9C" w14:textId="77777777" w:rsidR="001E6E99" w:rsidRDefault="001E6E99" w:rsidP="001E6E99">
      <w:r>
        <w:t>cg19079513</w:t>
      </w:r>
    </w:p>
    <w:p w14:paraId="29DD5665" w14:textId="77777777" w:rsidR="001E6E99" w:rsidRDefault="001E6E99" w:rsidP="001E6E99">
      <w:r>
        <w:t>cg14467276</w:t>
      </w:r>
    </w:p>
    <w:p w14:paraId="2B48288D" w14:textId="77777777" w:rsidR="001E6E99" w:rsidRDefault="001E6E99" w:rsidP="001E6E99">
      <w:r>
        <w:t>cg11085304</w:t>
      </w:r>
    </w:p>
    <w:p w14:paraId="0A48641F" w14:textId="77777777" w:rsidR="001E6E99" w:rsidRDefault="001E6E99" w:rsidP="001E6E99">
      <w:r>
        <w:t>cg09052548</w:t>
      </w:r>
    </w:p>
    <w:p w14:paraId="1635A3E6" w14:textId="77777777" w:rsidR="001E6E99" w:rsidRDefault="001E6E99" w:rsidP="001E6E99">
      <w:r>
        <w:t>cg26190686</w:t>
      </w:r>
    </w:p>
    <w:p w14:paraId="22DD6F98" w14:textId="77777777" w:rsidR="001E6E99" w:rsidRDefault="001E6E99" w:rsidP="001E6E99">
      <w:r>
        <w:t>cg17619803</w:t>
      </w:r>
    </w:p>
    <w:p w14:paraId="240EE72C" w14:textId="77777777" w:rsidR="001E6E99" w:rsidRDefault="001E6E99" w:rsidP="001E6E99">
      <w:r>
        <w:t>cg11068784</w:t>
      </w:r>
    </w:p>
    <w:p w14:paraId="6AC74B5D" w14:textId="77777777" w:rsidR="001E6E99" w:rsidRDefault="001E6E99" w:rsidP="001E6E99">
      <w:r>
        <w:t>cg13396967</w:t>
      </w:r>
    </w:p>
    <w:p w14:paraId="7AA31A74" w14:textId="77777777" w:rsidR="001E6E99" w:rsidRDefault="001E6E99" w:rsidP="001E6E99">
      <w:r>
        <w:t>cg13951796</w:t>
      </w:r>
    </w:p>
    <w:p w14:paraId="5E3AD517" w14:textId="77777777" w:rsidR="001E6E99" w:rsidRDefault="001E6E99" w:rsidP="001E6E99">
      <w:r>
        <w:t>cg19256813</w:t>
      </w:r>
    </w:p>
    <w:p w14:paraId="120DC46D" w14:textId="77777777" w:rsidR="001E6E99" w:rsidRDefault="001E6E99" w:rsidP="001E6E99">
      <w:r>
        <w:t>cg05583486</w:t>
      </w:r>
    </w:p>
    <w:p w14:paraId="353540BF" w14:textId="77777777" w:rsidR="001E6E99" w:rsidRDefault="001E6E99" w:rsidP="001E6E99">
      <w:r>
        <w:t>cg02676602</w:t>
      </w:r>
    </w:p>
    <w:p w14:paraId="5701AD3C" w14:textId="77777777" w:rsidR="001E6E99" w:rsidRDefault="001E6E99" w:rsidP="001E6E99">
      <w:r>
        <w:t>cg05845376</w:t>
      </w:r>
    </w:p>
    <w:p w14:paraId="765FCC6E" w14:textId="77777777" w:rsidR="001E6E99" w:rsidRDefault="001E6E99" w:rsidP="001E6E99">
      <w:r>
        <w:t>cg11452329</w:t>
      </w:r>
    </w:p>
    <w:p w14:paraId="54329EE8" w14:textId="77777777" w:rsidR="001E6E99" w:rsidRDefault="001E6E99" w:rsidP="001E6E99">
      <w:r>
        <w:t>cg24812523</w:t>
      </w:r>
    </w:p>
    <w:p w14:paraId="3507095E" w14:textId="77777777" w:rsidR="001E6E99" w:rsidRDefault="001E6E99" w:rsidP="001E6E99">
      <w:r>
        <w:t>cg14203426</w:t>
      </w:r>
    </w:p>
    <w:p w14:paraId="69FF21E1" w14:textId="77777777" w:rsidR="001E6E99" w:rsidRDefault="001E6E99" w:rsidP="001E6E99">
      <w:r>
        <w:t>cg13450266</w:t>
      </w:r>
    </w:p>
    <w:p w14:paraId="7BC3A08F" w14:textId="77777777" w:rsidR="001E6E99" w:rsidRDefault="001E6E99" w:rsidP="001E6E99">
      <w:r>
        <w:t>cg03494430</w:t>
      </w:r>
    </w:p>
    <w:p w14:paraId="1AF37667" w14:textId="77777777" w:rsidR="001E6E99" w:rsidRDefault="001E6E99" w:rsidP="001E6E99">
      <w:r>
        <w:t>cg22169990</w:t>
      </w:r>
    </w:p>
    <w:p w14:paraId="091208FD" w14:textId="77777777" w:rsidR="001E6E99" w:rsidRDefault="001E6E99" w:rsidP="001E6E99">
      <w:r>
        <w:t>cg19072239</w:t>
      </w:r>
    </w:p>
    <w:p w14:paraId="13EF94E6" w14:textId="77777777" w:rsidR="001E6E99" w:rsidRDefault="001E6E99" w:rsidP="001E6E99">
      <w:r>
        <w:t>cg08069568</w:t>
      </w:r>
    </w:p>
    <w:p w14:paraId="692FFDDD" w14:textId="77777777" w:rsidR="001E6E99" w:rsidRDefault="001E6E99" w:rsidP="001E6E99">
      <w:r>
        <w:t>cg16516712</w:t>
      </w:r>
    </w:p>
    <w:p w14:paraId="712AFDF8" w14:textId="77777777" w:rsidR="001E6E99" w:rsidRDefault="001E6E99" w:rsidP="001E6E99">
      <w:r>
        <w:t>cg13711238</w:t>
      </w:r>
    </w:p>
    <w:p w14:paraId="195E0882" w14:textId="77777777" w:rsidR="001E6E99" w:rsidRDefault="001E6E99" w:rsidP="001E6E99">
      <w:r>
        <w:t>cg11051417</w:t>
      </w:r>
    </w:p>
    <w:p w14:paraId="47792EFB" w14:textId="77777777" w:rsidR="001E6E99" w:rsidRDefault="001E6E99" w:rsidP="001E6E99">
      <w:r>
        <w:t>cg11811992</w:t>
      </w:r>
    </w:p>
    <w:p w14:paraId="0F0C1F2A" w14:textId="77777777" w:rsidR="001E6E99" w:rsidRDefault="001E6E99" w:rsidP="001E6E99">
      <w:r>
        <w:t>cg06084610</w:t>
      </w:r>
    </w:p>
    <w:p w14:paraId="5F1448C6" w14:textId="77777777" w:rsidR="001E6E99" w:rsidRDefault="001E6E99" w:rsidP="001E6E99">
      <w:r>
        <w:t>cg09762182</w:t>
      </w:r>
    </w:p>
    <w:p w14:paraId="2838CED0" w14:textId="77777777" w:rsidR="001E6E99" w:rsidRDefault="001E6E99" w:rsidP="001E6E99">
      <w:r>
        <w:t>cg04860674</w:t>
      </w:r>
    </w:p>
    <w:p w14:paraId="2662D735" w14:textId="77777777" w:rsidR="001E6E99" w:rsidRDefault="001E6E99" w:rsidP="001E6E99">
      <w:r>
        <w:t>cg06293782</w:t>
      </w:r>
    </w:p>
    <w:p w14:paraId="38E6D755" w14:textId="77777777" w:rsidR="001E6E99" w:rsidRDefault="001E6E99" w:rsidP="001E6E99">
      <w:r>
        <w:t>cg26880445</w:t>
      </w:r>
    </w:p>
    <w:p w14:paraId="0ADFB1DF" w14:textId="77777777" w:rsidR="001E6E99" w:rsidRDefault="001E6E99" w:rsidP="001E6E99">
      <w:r>
        <w:t>cg16299898</w:t>
      </w:r>
    </w:p>
    <w:p w14:paraId="42B77142" w14:textId="77777777" w:rsidR="001E6E99" w:rsidRDefault="001E6E99" w:rsidP="001E6E99">
      <w:r>
        <w:t>cg11677683</w:t>
      </w:r>
    </w:p>
    <w:p w14:paraId="1280C221" w14:textId="77777777" w:rsidR="001E6E99" w:rsidRDefault="001E6E99" w:rsidP="001E6E99">
      <w:r>
        <w:t>cg11551289</w:t>
      </w:r>
    </w:p>
    <w:p w14:paraId="70A41499" w14:textId="77777777" w:rsidR="001E6E99" w:rsidRDefault="001E6E99" w:rsidP="001E6E99">
      <w:r>
        <w:t>cg09119677</w:t>
      </w:r>
    </w:p>
    <w:p w14:paraId="61B71CA7" w14:textId="77777777" w:rsidR="001E6E99" w:rsidRDefault="001E6E99" w:rsidP="001E6E99">
      <w:r>
        <w:t>cg24605370</w:t>
      </w:r>
    </w:p>
    <w:p w14:paraId="48D3223C" w14:textId="77777777" w:rsidR="001E6E99" w:rsidRDefault="001E6E99" w:rsidP="001E6E99">
      <w:r>
        <w:t>cg17243737</w:t>
      </w:r>
    </w:p>
    <w:p w14:paraId="66D54364" w14:textId="77777777" w:rsidR="001E6E99" w:rsidRDefault="001E6E99" w:rsidP="001E6E99">
      <w:r>
        <w:t>cg12363381</w:t>
      </w:r>
    </w:p>
    <w:p w14:paraId="1E874D3D" w14:textId="77777777" w:rsidR="001E6E99" w:rsidRDefault="001E6E99" w:rsidP="001E6E99">
      <w:r>
        <w:t>cg02902915</w:t>
      </w:r>
    </w:p>
    <w:p w14:paraId="47AAE4F1" w14:textId="77777777" w:rsidR="001E6E99" w:rsidRDefault="001E6E99" w:rsidP="001E6E99">
      <w:r>
        <w:t>cg09102257</w:t>
      </w:r>
    </w:p>
    <w:p w14:paraId="021DCBD8" w14:textId="77777777" w:rsidR="001E6E99" w:rsidRDefault="001E6E99" w:rsidP="001E6E99">
      <w:r>
        <w:t>cg26276369</w:t>
      </w:r>
    </w:p>
    <w:p w14:paraId="4C21CC39" w14:textId="77777777" w:rsidR="001E6E99" w:rsidRDefault="001E6E99" w:rsidP="001E6E99">
      <w:r>
        <w:t>cg09363841</w:t>
      </w:r>
    </w:p>
    <w:p w14:paraId="47A48DBC" w14:textId="77777777" w:rsidR="001E6E99" w:rsidRDefault="001E6E99" w:rsidP="001E6E99">
      <w:r>
        <w:t>cg15624160</w:t>
      </w:r>
    </w:p>
    <w:p w14:paraId="0EDE4CC7" w14:textId="77777777" w:rsidR="001E6E99" w:rsidRDefault="001E6E99" w:rsidP="001E6E99">
      <w:r>
        <w:t>cg07596819</w:t>
      </w:r>
    </w:p>
    <w:p w14:paraId="01341BDB" w14:textId="77777777" w:rsidR="001E6E99" w:rsidRDefault="001E6E99" w:rsidP="001E6E99">
      <w:r>
        <w:t>cg00054971</w:t>
      </w:r>
    </w:p>
    <w:p w14:paraId="471D3E74" w14:textId="77777777" w:rsidR="001E6E99" w:rsidRDefault="001E6E99" w:rsidP="001E6E99">
      <w:r>
        <w:t>cg26382551</w:t>
      </w:r>
    </w:p>
    <w:p w14:paraId="47F1D430" w14:textId="77777777" w:rsidR="001E6E99" w:rsidRDefault="001E6E99" w:rsidP="001E6E99">
      <w:r>
        <w:t>cg03540794</w:t>
      </w:r>
    </w:p>
    <w:p w14:paraId="236617E5" w14:textId="77777777" w:rsidR="001E6E99" w:rsidRDefault="001E6E99" w:rsidP="001E6E99">
      <w:r>
        <w:t>cg23934731</w:t>
      </w:r>
    </w:p>
    <w:p w14:paraId="1EAF7998" w14:textId="77777777" w:rsidR="001E6E99" w:rsidRDefault="001E6E99" w:rsidP="001E6E99">
      <w:r>
        <w:t>cg24250653</w:t>
      </w:r>
    </w:p>
    <w:p w14:paraId="4CD8880C" w14:textId="77777777" w:rsidR="001E6E99" w:rsidRDefault="001E6E99" w:rsidP="001E6E99">
      <w:r>
        <w:t>cg19453893</w:t>
      </w:r>
    </w:p>
    <w:p w14:paraId="29E8074F" w14:textId="77777777" w:rsidR="001E6E99" w:rsidRDefault="001E6E99" w:rsidP="001E6E99">
      <w:r>
        <w:t>cg08850509</w:t>
      </w:r>
    </w:p>
    <w:p w14:paraId="456D1819" w14:textId="77777777" w:rsidR="001E6E99" w:rsidRDefault="001E6E99" w:rsidP="001E6E99">
      <w:r>
        <w:t>cg14667748</w:t>
      </w:r>
    </w:p>
    <w:p w14:paraId="05424BFB" w14:textId="77777777" w:rsidR="001E6E99" w:rsidRDefault="001E6E99" w:rsidP="001E6E99">
      <w:r>
        <w:t>cg24799830</w:t>
      </w:r>
    </w:p>
    <w:p w14:paraId="5B6987F1" w14:textId="77777777" w:rsidR="001E6E99" w:rsidRDefault="001E6E99" w:rsidP="001E6E99">
      <w:r>
        <w:t>cg03688118</w:t>
      </w:r>
    </w:p>
    <w:p w14:paraId="7A910562" w14:textId="77777777" w:rsidR="001E6E99" w:rsidRDefault="001E6E99" w:rsidP="001E6E99">
      <w:r>
        <w:t>cg23882945</w:t>
      </w:r>
    </w:p>
    <w:p w14:paraId="288882D4" w14:textId="77777777" w:rsidR="001E6E99" w:rsidRDefault="001E6E99" w:rsidP="001E6E99">
      <w:r>
        <w:t>cg17135929</w:t>
      </w:r>
    </w:p>
    <w:p w14:paraId="180FCD2B" w14:textId="77777777" w:rsidR="001E6E99" w:rsidRDefault="001E6E99" w:rsidP="001E6E99">
      <w:r>
        <w:t>cg19277884</w:t>
      </w:r>
    </w:p>
    <w:p w14:paraId="313EAF68" w14:textId="77777777" w:rsidR="001E6E99" w:rsidRDefault="001E6E99" w:rsidP="001E6E99">
      <w:r>
        <w:t>cg23843951</w:t>
      </w:r>
    </w:p>
    <w:p w14:paraId="4CDBF8E1" w14:textId="77777777" w:rsidR="001E6E99" w:rsidRDefault="001E6E99" w:rsidP="001E6E99">
      <w:r>
        <w:t>cg00035268</w:t>
      </w:r>
    </w:p>
    <w:p w14:paraId="2DE7B03F" w14:textId="77777777" w:rsidR="001E6E99" w:rsidRDefault="001E6E99" w:rsidP="001E6E99">
      <w:r>
        <w:t>cg04477010</w:t>
      </w:r>
    </w:p>
    <w:p w14:paraId="2C6138EE" w14:textId="77777777" w:rsidR="001E6E99" w:rsidRDefault="001E6E99" w:rsidP="001E6E99">
      <w:r>
        <w:t>cg06646332</w:t>
      </w:r>
    </w:p>
    <w:p w14:paraId="28D1C659" w14:textId="77777777" w:rsidR="001E6E99" w:rsidRDefault="001E6E99" w:rsidP="001E6E99">
      <w:r>
        <w:t>cg06662225</w:t>
      </w:r>
    </w:p>
    <w:p w14:paraId="12B30D8A" w14:textId="77777777" w:rsidR="001E6E99" w:rsidRDefault="001E6E99" w:rsidP="001E6E99">
      <w:r>
        <w:t>cg21935981</w:t>
      </w:r>
    </w:p>
    <w:p w14:paraId="7A1B2C5D" w14:textId="77777777" w:rsidR="001E6E99" w:rsidRDefault="001E6E99" w:rsidP="001E6E99">
      <w:r>
        <w:t>cg05679002</w:t>
      </w:r>
    </w:p>
    <w:p w14:paraId="7F81E5B1" w14:textId="77777777" w:rsidR="001E6E99" w:rsidRDefault="001E6E99" w:rsidP="001E6E99">
      <w:r>
        <w:t>cg16683572</w:t>
      </w:r>
    </w:p>
    <w:p w14:paraId="3555A585" w14:textId="77777777" w:rsidR="001E6E99" w:rsidRDefault="001E6E99" w:rsidP="001E6E99">
      <w:r>
        <w:t>cg08522473</w:t>
      </w:r>
    </w:p>
    <w:p w14:paraId="31BBC0A6" w14:textId="77777777" w:rsidR="001E6E99" w:rsidRDefault="001E6E99" w:rsidP="001E6E99">
      <w:r>
        <w:t>cg01141838</w:t>
      </w:r>
    </w:p>
    <w:p w14:paraId="0ADA7846" w14:textId="77777777" w:rsidR="001E6E99" w:rsidRDefault="001E6E99" w:rsidP="001E6E99">
      <w:r>
        <w:t>cg16490805</w:t>
      </w:r>
    </w:p>
    <w:p w14:paraId="7A44D258" w14:textId="77777777" w:rsidR="001E6E99" w:rsidRDefault="001E6E99" w:rsidP="001E6E99">
      <w:r>
        <w:t>cg15775218</w:t>
      </w:r>
    </w:p>
    <w:p w14:paraId="3D466DA9" w14:textId="77777777" w:rsidR="001E6E99" w:rsidRDefault="001E6E99" w:rsidP="001E6E99">
      <w:r>
        <w:t>cg04942791</w:t>
      </w:r>
    </w:p>
    <w:p w14:paraId="51E9B141" w14:textId="77777777" w:rsidR="001E6E99" w:rsidRDefault="001E6E99" w:rsidP="001E6E99">
      <w:r>
        <w:t>cg22262702</w:t>
      </w:r>
    </w:p>
    <w:p w14:paraId="0D41E1AF" w14:textId="77777777" w:rsidR="001E6E99" w:rsidRDefault="001E6E99" w:rsidP="001E6E99">
      <w:r>
        <w:t>cg24594293</w:t>
      </w:r>
    </w:p>
    <w:p w14:paraId="337BAC99" w14:textId="77777777" w:rsidR="001E6E99" w:rsidRDefault="001E6E99" w:rsidP="001E6E99">
      <w:r>
        <w:t>cg02994124</w:t>
      </w:r>
    </w:p>
    <w:p w14:paraId="2A994200" w14:textId="77777777" w:rsidR="001E6E99" w:rsidRDefault="001E6E99" w:rsidP="001E6E99">
      <w:r>
        <w:t>cg03522971</w:t>
      </w:r>
    </w:p>
    <w:p w14:paraId="5485BA5D" w14:textId="77777777" w:rsidR="001E6E99" w:rsidRDefault="001E6E99" w:rsidP="001E6E99">
      <w:r>
        <w:t>cg06413196</w:t>
      </w:r>
    </w:p>
    <w:p w14:paraId="294B5CC0" w14:textId="77777777" w:rsidR="001E6E99" w:rsidRDefault="001E6E99" w:rsidP="001E6E99">
      <w:r>
        <w:t>cg07691538</w:t>
      </w:r>
    </w:p>
    <w:p w14:paraId="4B31F8DB" w14:textId="77777777" w:rsidR="001E6E99" w:rsidRDefault="001E6E99" w:rsidP="001E6E99">
      <w:r>
        <w:t>cg17415355</w:t>
      </w:r>
    </w:p>
    <w:p w14:paraId="5724D1DC" w14:textId="77777777" w:rsidR="001E6E99" w:rsidRDefault="001E6E99" w:rsidP="001E6E99">
      <w:r>
        <w:t>cg07015803</w:t>
      </w:r>
    </w:p>
    <w:p w14:paraId="3A93B8C4" w14:textId="77777777" w:rsidR="001E6E99" w:rsidRDefault="001E6E99" w:rsidP="001E6E99">
      <w:r>
        <w:t>cg21529164</w:t>
      </w:r>
    </w:p>
    <w:p w14:paraId="50241ADB" w14:textId="77777777" w:rsidR="001E6E99" w:rsidRDefault="001E6E99" w:rsidP="001E6E99">
      <w:r>
        <w:t>cg18074403</w:t>
      </w:r>
    </w:p>
    <w:p w14:paraId="142733BB" w14:textId="77777777" w:rsidR="001E6E99" w:rsidRDefault="001E6E99" w:rsidP="001E6E99">
      <w:r>
        <w:t>cg08200851</w:t>
      </w:r>
    </w:p>
    <w:p w14:paraId="3EF83D30" w14:textId="77777777" w:rsidR="001E6E99" w:rsidRDefault="001E6E99" w:rsidP="001E6E99">
      <w:r>
        <w:t>cg16450309</w:t>
      </w:r>
    </w:p>
    <w:p w14:paraId="54503360" w14:textId="77777777" w:rsidR="001E6E99" w:rsidRDefault="001E6E99" w:rsidP="001E6E99">
      <w:r>
        <w:t>cg06257052</w:t>
      </w:r>
    </w:p>
    <w:p w14:paraId="23CFDB05" w14:textId="77777777" w:rsidR="001E6E99" w:rsidRDefault="001E6E99" w:rsidP="001E6E99">
      <w:r>
        <w:t>cg21193926</w:t>
      </w:r>
    </w:p>
    <w:p w14:paraId="78120CEE" w14:textId="77777777" w:rsidR="001E6E99" w:rsidRDefault="001E6E99" w:rsidP="001E6E99">
      <w:r>
        <w:t>cg05931898</w:t>
      </w:r>
    </w:p>
    <w:p w14:paraId="6786F68D" w14:textId="77777777" w:rsidR="001E6E99" w:rsidRDefault="001E6E99" w:rsidP="001E6E99">
      <w:r>
        <w:t>cg22615802</w:t>
      </w:r>
    </w:p>
    <w:p w14:paraId="3FAD753C" w14:textId="77777777" w:rsidR="001E6E99" w:rsidRDefault="001E6E99" w:rsidP="001E6E99">
      <w:r>
        <w:t>cg19021761</w:t>
      </w:r>
    </w:p>
    <w:p w14:paraId="7C775BDB" w14:textId="77777777" w:rsidR="001E6E99" w:rsidRDefault="001E6E99" w:rsidP="001E6E99">
      <w:r>
        <w:t>cg12556907</w:t>
      </w:r>
    </w:p>
    <w:p w14:paraId="0A0BD154" w14:textId="77777777" w:rsidR="001E6E99" w:rsidRDefault="001E6E99" w:rsidP="001E6E99">
      <w:r>
        <w:t>cg15621651</w:t>
      </w:r>
    </w:p>
    <w:p w14:paraId="026A453B" w14:textId="77777777" w:rsidR="001E6E99" w:rsidRDefault="001E6E99" w:rsidP="001E6E99">
      <w:r>
        <w:t>cg17058383</w:t>
      </w:r>
    </w:p>
    <w:p w14:paraId="41EEA760" w14:textId="77777777" w:rsidR="001E6E99" w:rsidRDefault="001E6E99" w:rsidP="001E6E99">
      <w:r>
        <w:t>cg21585707</w:t>
      </w:r>
    </w:p>
    <w:p w14:paraId="7B97D787" w14:textId="77777777" w:rsidR="001E6E99" w:rsidRDefault="001E6E99" w:rsidP="001E6E99">
      <w:r>
        <w:t>cg06590946</w:t>
      </w:r>
    </w:p>
    <w:p w14:paraId="0B345C18" w14:textId="77777777" w:rsidR="001E6E99" w:rsidRDefault="001E6E99" w:rsidP="001E6E99">
      <w:r>
        <w:t>cg18173726</w:t>
      </w:r>
    </w:p>
    <w:p w14:paraId="72BDB68B" w14:textId="77777777" w:rsidR="001E6E99" w:rsidRDefault="001E6E99" w:rsidP="001E6E99">
      <w:r>
        <w:t>cg07809831</w:t>
      </w:r>
    </w:p>
    <w:p w14:paraId="7310EAAE" w14:textId="77777777" w:rsidR="001E6E99" w:rsidRDefault="001E6E99" w:rsidP="001E6E99">
      <w:r>
        <w:t>cg11452043</w:t>
      </w:r>
    </w:p>
    <w:p w14:paraId="6B07FC89" w14:textId="77777777" w:rsidR="001E6E99" w:rsidRDefault="001E6E99" w:rsidP="001E6E99">
      <w:r>
        <w:t>cg07795766</w:t>
      </w:r>
    </w:p>
    <w:p w14:paraId="2C700031" w14:textId="77777777" w:rsidR="001E6E99" w:rsidRDefault="001E6E99" w:rsidP="001E6E99">
      <w:r>
        <w:t>cg00009523</w:t>
      </w:r>
    </w:p>
    <w:p w14:paraId="5FC42B58" w14:textId="77777777" w:rsidR="001E6E99" w:rsidRDefault="001E6E99" w:rsidP="001E6E99">
      <w:r>
        <w:t>cg05235248</w:t>
      </w:r>
    </w:p>
    <w:p w14:paraId="03BFBD1E" w14:textId="77777777" w:rsidR="001E6E99" w:rsidRDefault="001E6E99" w:rsidP="001E6E99">
      <w:r>
        <w:t>cg09625259</w:t>
      </w:r>
    </w:p>
    <w:p w14:paraId="6DC6DBD2" w14:textId="77777777" w:rsidR="001E6E99" w:rsidRDefault="001E6E99" w:rsidP="001E6E99">
      <w:r>
        <w:t>cg02176314</w:t>
      </w:r>
    </w:p>
    <w:p w14:paraId="00EC02C6" w14:textId="77777777" w:rsidR="001E6E99" w:rsidRDefault="001E6E99" w:rsidP="001E6E99">
      <w:r>
        <w:t>cg26354017</w:t>
      </w:r>
    </w:p>
    <w:p w14:paraId="79332697" w14:textId="77777777" w:rsidR="001E6E99" w:rsidRDefault="001E6E99" w:rsidP="001E6E99">
      <w:r>
        <w:t>cg21567120</w:t>
      </w:r>
    </w:p>
    <w:p w14:paraId="3A5C65B2" w14:textId="77777777" w:rsidR="001E6E99" w:rsidRDefault="001E6E99" w:rsidP="001E6E99">
      <w:r>
        <w:t>cg16659284</w:t>
      </w:r>
    </w:p>
    <w:p w14:paraId="05B61FD4" w14:textId="77777777" w:rsidR="001E6E99" w:rsidRDefault="001E6E99" w:rsidP="001E6E99">
      <w:r>
        <w:t>cg27397849</w:t>
      </w:r>
    </w:p>
    <w:p w14:paraId="36EFCA67" w14:textId="77777777" w:rsidR="001E6E99" w:rsidRDefault="001E6E99" w:rsidP="001E6E99">
      <w:r>
        <w:t>cg19812235</w:t>
      </w:r>
    </w:p>
    <w:p w14:paraId="2834A8B6" w14:textId="77777777" w:rsidR="001E6E99" w:rsidRDefault="001E6E99" w:rsidP="001E6E99">
      <w:r>
        <w:t>cg04263371</w:t>
      </w:r>
    </w:p>
    <w:p w14:paraId="0739190D" w14:textId="77777777" w:rsidR="001E6E99" w:rsidRDefault="001E6E99" w:rsidP="001E6E99">
      <w:r>
        <w:t>cg20229025</w:t>
      </w:r>
    </w:p>
    <w:p w14:paraId="3482AD6A" w14:textId="77777777" w:rsidR="001E6E99" w:rsidRDefault="001E6E99" w:rsidP="001E6E99">
      <w:r>
        <w:t>cg24214903</w:t>
      </w:r>
    </w:p>
    <w:p w14:paraId="14437D00" w14:textId="77777777" w:rsidR="001E6E99" w:rsidRDefault="001E6E99" w:rsidP="001E6E99">
      <w:r>
        <w:t>cg04429341</w:t>
      </w:r>
    </w:p>
    <w:p w14:paraId="7C1F1308" w14:textId="77777777" w:rsidR="001E6E99" w:rsidRDefault="001E6E99" w:rsidP="001E6E99">
      <w:r>
        <w:t>cg18232597</w:t>
      </w:r>
    </w:p>
    <w:p w14:paraId="4F2A1649" w14:textId="77777777" w:rsidR="001E6E99" w:rsidRDefault="001E6E99" w:rsidP="001E6E99">
      <w:r>
        <w:t>cg11476737</w:t>
      </w:r>
    </w:p>
    <w:p w14:paraId="1CA5DC71" w14:textId="77777777" w:rsidR="001E6E99" w:rsidRDefault="001E6E99" w:rsidP="001E6E99">
      <w:r>
        <w:t>cg08908855</w:t>
      </w:r>
    </w:p>
    <w:p w14:paraId="2206A070" w14:textId="77777777" w:rsidR="001E6E99" w:rsidRDefault="001E6E99" w:rsidP="001E6E99">
      <w:r>
        <w:t>cg11511388</w:t>
      </w:r>
    </w:p>
    <w:p w14:paraId="7345A3CE" w14:textId="77777777" w:rsidR="001E6E99" w:rsidRDefault="001E6E99" w:rsidP="001E6E99">
      <w:r>
        <w:t>cg21332400</w:t>
      </w:r>
    </w:p>
    <w:p w14:paraId="51A9FBBD" w14:textId="77777777" w:rsidR="001E6E99" w:rsidRDefault="001E6E99" w:rsidP="001E6E99">
      <w:r>
        <w:t>cg26952618</w:t>
      </w:r>
    </w:p>
    <w:p w14:paraId="012B5CB4" w14:textId="77777777" w:rsidR="001E6E99" w:rsidRDefault="001E6E99" w:rsidP="001E6E99">
      <w:r>
        <w:t>cg24697097</w:t>
      </w:r>
    </w:p>
    <w:p w14:paraId="77900D19" w14:textId="77777777" w:rsidR="001E6E99" w:rsidRDefault="001E6E99" w:rsidP="001E6E99">
      <w:r>
        <w:t>cg04868655</w:t>
      </w:r>
    </w:p>
    <w:p w14:paraId="6C5382A0" w14:textId="77777777" w:rsidR="001E6E99" w:rsidRDefault="001E6E99" w:rsidP="001E6E99">
      <w:r>
        <w:t>cg26904215</w:t>
      </w:r>
    </w:p>
    <w:p w14:paraId="5AC713F5" w14:textId="77777777" w:rsidR="001E6E99" w:rsidRDefault="001E6E99" w:rsidP="001E6E99">
      <w:r>
        <w:t>cg25264268</w:t>
      </w:r>
    </w:p>
    <w:p w14:paraId="22558422" w14:textId="77777777" w:rsidR="001E6E99" w:rsidRDefault="001E6E99" w:rsidP="001E6E99">
      <w:r>
        <w:t>cg14923398</w:t>
      </w:r>
    </w:p>
    <w:p w14:paraId="45BAD5EE" w14:textId="77777777" w:rsidR="001E6E99" w:rsidRDefault="001E6E99" w:rsidP="001E6E99">
      <w:r>
        <w:t>cg20370184</w:t>
      </w:r>
    </w:p>
    <w:p w14:paraId="2BADF38A" w14:textId="77777777" w:rsidR="001E6E99" w:rsidRDefault="001E6E99" w:rsidP="001E6E99">
      <w:r>
        <w:t>cg04337153</w:t>
      </w:r>
    </w:p>
    <w:p w14:paraId="4B64B412" w14:textId="77777777" w:rsidR="001E6E99" w:rsidRDefault="001E6E99" w:rsidP="001E6E99">
      <w:r>
        <w:t>cg11155356</w:t>
      </w:r>
    </w:p>
    <w:p w14:paraId="715D068E" w14:textId="77777777" w:rsidR="001E6E99" w:rsidRDefault="001E6E99" w:rsidP="001E6E99">
      <w:r>
        <w:t>cg01512466</w:t>
      </w:r>
    </w:p>
    <w:p w14:paraId="18D164A2" w14:textId="77777777" w:rsidR="001E6E99" w:rsidRDefault="001E6E99" w:rsidP="001E6E99">
      <w:r>
        <w:t>cg27123514</w:t>
      </w:r>
    </w:p>
    <w:p w14:paraId="340E55D2" w14:textId="77777777" w:rsidR="001E6E99" w:rsidRDefault="001E6E99" w:rsidP="001E6E99">
      <w:r>
        <w:t>cg03972596</w:t>
      </w:r>
    </w:p>
    <w:p w14:paraId="24FF3142" w14:textId="77777777" w:rsidR="001E6E99" w:rsidRDefault="001E6E99" w:rsidP="001E6E99">
      <w:r>
        <w:t>cg04404310</w:t>
      </w:r>
    </w:p>
    <w:p w14:paraId="6D116DE4" w14:textId="77777777" w:rsidR="001E6E99" w:rsidRDefault="001E6E99" w:rsidP="001E6E99">
      <w:r>
        <w:t>cg07574267</w:t>
      </w:r>
    </w:p>
    <w:p w14:paraId="50B1B784" w14:textId="77777777" w:rsidR="001E6E99" w:rsidRDefault="001E6E99" w:rsidP="001E6E99">
      <w:r>
        <w:t>cg25537993</w:t>
      </w:r>
    </w:p>
    <w:p w14:paraId="4CDA2E2D" w14:textId="77777777" w:rsidR="001E6E99" w:rsidRDefault="001E6E99" w:rsidP="001E6E99">
      <w:r>
        <w:t>cg23731165</w:t>
      </w:r>
    </w:p>
    <w:p w14:paraId="692A4B6A" w14:textId="77777777" w:rsidR="001E6E99" w:rsidRDefault="001E6E99" w:rsidP="001E6E99">
      <w:r>
        <w:t>cg02721558</w:t>
      </w:r>
    </w:p>
    <w:p w14:paraId="169BFDE6" w14:textId="77777777" w:rsidR="001E6E99" w:rsidRDefault="001E6E99" w:rsidP="001E6E99">
      <w:r>
        <w:t>cg21546074</w:t>
      </w:r>
    </w:p>
    <w:p w14:paraId="7968129B" w14:textId="77777777" w:rsidR="001E6E99" w:rsidRDefault="001E6E99" w:rsidP="001E6E99">
      <w:r>
        <w:t>cg03729251</w:t>
      </w:r>
    </w:p>
    <w:p w14:paraId="289EAB09" w14:textId="77777777" w:rsidR="001E6E99" w:rsidRDefault="001E6E99" w:rsidP="001E6E99">
      <w:r>
        <w:t>cg02622026</w:t>
      </w:r>
    </w:p>
    <w:p w14:paraId="6A14534E" w14:textId="77777777" w:rsidR="001E6E99" w:rsidRDefault="001E6E99" w:rsidP="001E6E99">
      <w:r>
        <w:t>cg20168901</w:t>
      </w:r>
    </w:p>
    <w:p w14:paraId="28CCCBC7" w14:textId="77777777" w:rsidR="001E6E99" w:rsidRDefault="001E6E99" w:rsidP="001E6E99">
      <w:r>
        <w:t>cg16777413</w:t>
      </w:r>
    </w:p>
    <w:p w14:paraId="53B24F1C" w14:textId="77777777" w:rsidR="001E6E99" w:rsidRDefault="001E6E99" w:rsidP="001E6E99">
      <w:r>
        <w:t>cg22573528</w:t>
      </w:r>
    </w:p>
    <w:p w14:paraId="7A91B963" w14:textId="77777777" w:rsidR="001E6E99" w:rsidRDefault="001E6E99" w:rsidP="001E6E99">
      <w:r>
        <w:t>cg27437510</w:t>
      </w:r>
    </w:p>
    <w:p w14:paraId="43821176" w14:textId="77777777" w:rsidR="001E6E99" w:rsidRDefault="001E6E99" w:rsidP="001E6E99">
      <w:r>
        <w:t>cg13802789</w:t>
      </w:r>
    </w:p>
    <w:p w14:paraId="6FE4B780" w14:textId="77777777" w:rsidR="001E6E99" w:rsidRDefault="001E6E99" w:rsidP="001E6E99">
      <w:r>
        <w:t>cg26607103</w:t>
      </w:r>
    </w:p>
    <w:p w14:paraId="3460AF53" w14:textId="77777777" w:rsidR="001E6E99" w:rsidRDefault="001E6E99" w:rsidP="001E6E99">
      <w:r>
        <w:t>cg12503473</w:t>
      </w:r>
    </w:p>
    <w:p w14:paraId="7C32C682" w14:textId="77777777" w:rsidR="001E6E99" w:rsidRDefault="001E6E99" w:rsidP="001E6E99">
      <w:r>
        <w:t>cg11005027</w:t>
      </w:r>
    </w:p>
    <w:p w14:paraId="42F674BE" w14:textId="77777777" w:rsidR="001E6E99" w:rsidRDefault="001E6E99" w:rsidP="001E6E99">
      <w:r>
        <w:t>cg13913247</w:t>
      </w:r>
    </w:p>
    <w:p w14:paraId="03E97F42" w14:textId="77777777" w:rsidR="001E6E99" w:rsidRDefault="001E6E99" w:rsidP="001E6E99">
      <w:r>
        <w:t>cg09918318</w:t>
      </w:r>
    </w:p>
    <w:p w14:paraId="2FC3BF79" w14:textId="77777777" w:rsidR="001E6E99" w:rsidRDefault="001E6E99" w:rsidP="001E6E99">
      <w:r>
        <w:t>cg03463799</w:t>
      </w:r>
    </w:p>
    <w:p w14:paraId="03955D27" w14:textId="77777777" w:rsidR="001E6E99" w:rsidRDefault="001E6E99" w:rsidP="001E6E99">
      <w:r>
        <w:t>cg06766016</w:t>
      </w:r>
    </w:p>
    <w:p w14:paraId="14234CA1" w14:textId="77777777" w:rsidR="001E6E99" w:rsidRDefault="001E6E99" w:rsidP="001E6E99">
      <w:r>
        <w:t>cg02643580</w:t>
      </w:r>
    </w:p>
    <w:p w14:paraId="293F7D74" w14:textId="77777777" w:rsidR="001E6E99" w:rsidRDefault="001E6E99" w:rsidP="001E6E99">
      <w:r>
        <w:t>cg26750742</w:t>
      </w:r>
    </w:p>
    <w:p w14:paraId="03BC9121" w14:textId="77777777" w:rsidR="001E6E99" w:rsidRDefault="001E6E99" w:rsidP="001E6E99">
      <w:r>
        <w:t>cg13710662</w:t>
      </w:r>
    </w:p>
    <w:p w14:paraId="74184520" w14:textId="77777777" w:rsidR="001E6E99" w:rsidRDefault="001E6E99" w:rsidP="001E6E99">
      <w:r>
        <w:t>cg13235366</w:t>
      </w:r>
    </w:p>
    <w:p w14:paraId="6220C7EC" w14:textId="77777777" w:rsidR="001E6E99" w:rsidRDefault="001E6E99" w:rsidP="001E6E99">
      <w:r>
        <w:t>cg10888461</w:t>
      </w:r>
    </w:p>
    <w:p w14:paraId="1EA286C6" w14:textId="77777777" w:rsidR="001E6E99" w:rsidRDefault="001E6E99" w:rsidP="001E6E99">
      <w:r>
        <w:t>cg10648037</w:t>
      </w:r>
    </w:p>
    <w:p w14:paraId="5C190BD5" w14:textId="77777777" w:rsidR="001E6E99" w:rsidRDefault="001E6E99" w:rsidP="001E6E99">
      <w:r>
        <w:t>cg08569350</w:t>
      </w:r>
    </w:p>
    <w:p w14:paraId="47E7C32B" w14:textId="77777777" w:rsidR="001E6E99" w:rsidRDefault="001E6E99" w:rsidP="001E6E99">
      <w:r>
        <w:t>cg24121069</w:t>
      </w:r>
    </w:p>
    <w:p w14:paraId="21372BD4" w14:textId="77777777" w:rsidR="001E6E99" w:rsidRDefault="001E6E99" w:rsidP="001E6E99">
      <w:r>
        <w:t>cg18579796</w:t>
      </w:r>
    </w:p>
    <w:p w14:paraId="5C992A5F" w14:textId="77777777" w:rsidR="001E6E99" w:rsidRDefault="001E6E99" w:rsidP="001E6E99">
      <w:r>
        <w:t>cg21104965</w:t>
      </w:r>
    </w:p>
    <w:p w14:paraId="7AFB6DDA" w14:textId="77777777" w:rsidR="001E6E99" w:rsidRDefault="001E6E99" w:rsidP="001E6E99">
      <w:r>
        <w:t>cg06981817</w:t>
      </w:r>
    </w:p>
    <w:p w14:paraId="1AB24141" w14:textId="77777777" w:rsidR="001E6E99" w:rsidRDefault="001E6E99" w:rsidP="001E6E99">
      <w:r>
        <w:t>cg00868875</w:t>
      </w:r>
    </w:p>
    <w:p w14:paraId="437E143C" w14:textId="77777777" w:rsidR="001E6E99" w:rsidRDefault="001E6E99" w:rsidP="001E6E99">
      <w:r>
        <w:t>cg09053536</w:t>
      </w:r>
    </w:p>
    <w:p w14:paraId="56DB0F6C" w14:textId="77777777" w:rsidR="001E6E99" w:rsidRDefault="001E6E99" w:rsidP="001E6E99">
      <w:r>
        <w:t>cg10989214</w:t>
      </w:r>
    </w:p>
    <w:p w14:paraId="2CEB82F8" w14:textId="77777777" w:rsidR="001E6E99" w:rsidRDefault="001E6E99" w:rsidP="001E6E99">
      <w:r>
        <w:t>cg03828193</w:t>
      </w:r>
    </w:p>
    <w:p w14:paraId="620C2AAD" w14:textId="77777777" w:rsidR="001E6E99" w:rsidRDefault="001E6E99" w:rsidP="001E6E99">
      <w:r>
        <w:t>cg24145613</w:t>
      </w:r>
    </w:p>
    <w:p w14:paraId="07CE0CBD" w14:textId="77777777" w:rsidR="001E6E99" w:rsidRDefault="001E6E99" w:rsidP="001E6E99">
      <w:r>
        <w:t>cg14072964</w:t>
      </w:r>
    </w:p>
    <w:p w14:paraId="06CB52A1" w14:textId="77777777" w:rsidR="001E6E99" w:rsidRDefault="001E6E99" w:rsidP="001E6E99">
      <w:r>
        <w:t>cg08050305</w:t>
      </w:r>
    </w:p>
    <w:p w14:paraId="412DA528" w14:textId="77777777" w:rsidR="001E6E99" w:rsidRDefault="001E6E99" w:rsidP="001E6E99">
      <w:r>
        <w:t>cg01708636</w:t>
      </w:r>
    </w:p>
    <w:p w14:paraId="0F25D1FE" w14:textId="77777777" w:rsidR="001E6E99" w:rsidRDefault="001E6E99" w:rsidP="001E6E99">
      <w:r>
        <w:t>cg11002258</w:t>
      </w:r>
    </w:p>
    <w:p w14:paraId="38F5A450" w14:textId="77777777" w:rsidR="001E6E99" w:rsidRDefault="001E6E99" w:rsidP="001E6E99">
      <w:r>
        <w:t>cg05111645</w:t>
      </w:r>
    </w:p>
    <w:p w14:paraId="42AD5CE4" w14:textId="77777777" w:rsidR="001E6E99" w:rsidRDefault="001E6E99" w:rsidP="001E6E99">
      <w:r>
        <w:t>cg01442214</w:t>
      </w:r>
    </w:p>
    <w:p w14:paraId="0FD169C7" w14:textId="77777777" w:rsidR="001E6E99" w:rsidRDefault="001E6E99" w:rsidP="001E6E99">
      <w:r>
        <w:t>cg05697873</w:t>
      </w:r>
    </w:p>
    <w:p w14:paraId="6FD3ADB0" w14:textId="77777777" w:rsidR="001E6E99" w:rsidRDefault="001E6E99" w:rsidP="001E6E99">
      <w:r>
        <w:t>cg11716267</w:t>
      </w:r>
    </w:p>
    <w:p w14:paraId="26BB3432" w14:textId="77777777" w:rsidR="001E6E99" w:rsidRDefault="001E6E99" w:rsidP="001E6E99">
      <w:r>
        <w:t>cg11264539</w:t>
      </w:r>
    </w:p>
    <w:p w14:paraId="76CE345B" w14:textId="77777777" w:rsidR="001E6E99" w:rsidRDefault="001E6E99" w:rsidP="001E6E99">
      <w:r>
        <w:t>cg15720089</w:t>
      </w:r>
    </w:p>
    <w:p w14:paraId="5FBB913A" w14:textId="77777777" w:rsidR="001E6E99" w:rsidRDefault="001E6E99" w:rsidP="001E6E99">
      <w:r>
        <w:t>cg26728390</w:t>
      </w:r>
    </w:p>
    <w:p w14:paraId="39BF35D0" w14:textId="77777777" w:rsidR="001E6E99" w:rsidRDefault="001E6E99" w:rsidP="001E6E99">
      <w:r>
        <w:t>cg11059659</w:t>
      </w:r>
    </w:p>
    <w:p w14:paraId="77803AEF" w14:textId="77777777" w:rsidR="001E6E99" w:rsidRDefault="001E6E99" w:rsidP="001E6E99">
      <w:r>
        <w:t>cg19592277</w:t>
      </w:r>
    </w:p>
    <w:p w14:paraId="0D61E2E1" w14:textId="77777777" w:rsidR="001E6E99" w:rsidRDefault="001E6E99" w:rsidP="001E6E99">
      <w:r>
        <w:t>cg22659049</w:t>
      </w:r>
    </w:p>
    <w:p w14:paraId="7F49958B" w14:textId="77777777" w:rsidR="001E6E99" w:rsidRDefault="001E6E99" w:rsidP="001E6E99">
      <w:r>
        <w:t>cg10127554</w:t>
      </w:r>
    </w:p>
    <w:p w14:paraId="44FB0476" w14:textId="77777777" w:rsidR="001E6E99" w:rsidRDefault="001E6E99" w:rsidP="001E6E99">
      <w:r>
        <w:t>cg10273072</w:t>
      </w:r>
    </w:p>
    <w:p w14:paraId="6CE6EC38" w14:textId="77777777" w:rsidR="001E6E99" w:rsidRDefault="001E6E99" w:rsidP="001E6E99">
      <w:r>
        <w:t>cg21033440</w:t>
      </w:r>
    </w:p>
    <w:p w14:paraId="720119E0" w14:textId="77777777" w:rsidR="001E6E99" w:rsidRDefault="001E6E99" w:rsidP="001E6E99">
      <w:r>
        <w:t>cg21398280</w:t>
      </w:r>
    </w:p>
    <w:p w14:paraId="2F4A9831" w14:textId="77777777" w:rsidR="001E6E99" w:rsidRDefault="001E6E99" w:rsidP="001E6E99">
      <w:r>
        <w:t>cg19514554</w:t>
      </w:r>
    </w:p>
    <w:p w14:paraId="5BBD6657" w14:textId="77777777" w:rsidR="001E6E99" w:rsidRDefault="001E6E99" w:rsidP="001E6E99">
      <w:r>
        <w:t>cg12829814</w:t>
      </w:r>
    </w:p>
    <w:p w14:paraId="0C0C0FF2" w14:textId="77777777" w:rsidR="001E6E99" w:rsidRDefault="001E6E99" w:rsidP="001E6E99">
      <w:r>
        <w:t>cg05771094</w:t>
      </w:r>
    </w:p>
    <w:p w14:paraId="45CC5F73" w14:textId="77777777" w:rsidR="001E6E99" w:rsidRDefault="001E6E99" w:rsidP="001E6E99">
      <w:r>
        <w:t>cg12280664</w:t>
      </w:r>
    </w:p>
    <w:p w14:paraId="4C76A2E2" w14:textId="77777777" w:rsidR="001E6E99" w:rsidRDefault="001E6E99" w:rsidP="001E6E99">
      <w:r>
        <w:t>cg12975603</w:t>
      </w:r>
    </w:p>
    <w:p w14:paraId="7E538559" w14:textId="77777777" w:rsidR="001E6E99" w:rsidRDefault="001E6E99" w:rsidP="001E6E99">
      <w:r>
        <w:t>cg10418626</w:t>
      </w:r>
    </w:p>
    <w:p w14:paraId="652FB1F3" w14:textId="77777777" w:rsidR="001E6E99" w:rsidRDefault="001E6E99" w:rsidP="001E6E99">
      <w:r>
        <w:t>cg18167466</w:t>
      </w:r>
    </w:p>
    <w:p w14:paraId="71CA929D" w14:textId="77777777" w:rsidR="001E6E99" w:rsidRDefault="001E6E99" w:rsidP="001E6E99">
      <w:r>
        <w:t>cg22598885</w:t>
      </w:r>
    </w:p>
    <w:p w14:paraId="03677AFD" w14:textId="77777777" w:rsidR="001E6E99" w:rsidRDefault="001E6E99" w:rsidP="001E6E99">
      <w:r>
        <w:t>cg17627654</w:t>
      </w:r>
    </w:p>
    <w:p w14:paraId="33E5E965" w14:textId="77777777" w:rsidR="001E6E99" w:rsidRDefault="001E6E99" w:rsidP="001E6E99">
      <w:r>
        <w:t>cg04110886</w:t>
      </w:r>
    </w:p>
    <w:p w14:paraId="163784FC" w14:textId="77777777" w:rsidR="001E6E99" w:rsidRDefault="001E6E99" w:rsidP="001E6E99">
      <w:r>
        <w:t>cg08931917</w:t>
      </w:r>
    </w:p>
    <w:p w14:paraId="6AF58159" w14:textId="77777777" w:rsidR="001E6E99" w:rsidRDefault="001E6E99" w:rsidP="001E6E99">
      <w:r>
        <w:t>cg10159648</w:t>
      </w:r>
    </w:p>
    <w:p w14:paraId="6770304F" w14:textId="77777777" w:rsidR="001E6E99" w:rsidRDefault="001E6E99" w:rsidP="001E6E99">
      <w:r>
        <w:t>cg12136256</w:t>
      </w:r>
    </w:p>
    <w:p w14:paraId="55FA4600" w14:textId="77777777" w:rsidR="001E6E99" w:rsidRDefault="001E6E99" w:rsidP="001E6E99">
      <w:r>
        <w:t>cg18054281</w:t>
      </w:r>
    </w:p>
    <w:p w14:paraId="7D5C5F23" w14:textId="77777777" w:rsidR="001E6E99" w:rsidRDefault="001E6E99" w:rsidP="001E6E99">
      <w:r>
        <w:t>cg03170013</w:t>
      </w:r>
    </w:p>
    <w:p w14:paraId="5BBACC8E" w14:textId="77777777" w:rsidR="001E6E99" w:rsidRDefault="001E6E99" w:rsidP="001E6E99">
      <w:r>
        <w:t>cg19278212</w:t>
      </w:r>
    </w:p>
    <w:p w14:paraId="284653C1" w14:textId="77777777" w:rsidR="001E6E99" w:rsidRDefault="001E6E99" w:rsidP="001E6E99">
      <w:r>
        <w:t>cg13300473</w:t>
      </w:r>
    </w:p>
    <w:p w14:paraId="2D07E9BB" w14:textId="77777777" w:rsidR="001E6E99" w:rsidRDefault="001E6E99" w:rsidP="001E6E99">
      <w:r>
        <w:t>cg17504394</w:t>
      </w:r>
    </w:p>
    <w:p w14:paraId="239E83E0" w14:textId="77777777" w:rsidR="001E6E99" w:rsidRDefault="001E6E99" w:rsidP="001E6E99">
      <w:r>
        <w:t>cg04503093</w:t>
      </w:r>
    </w:p>
    <w:p w14:paraId="1335F328" w14:textId="77777777" w:rsidR="001E6E99" w:rsidRDefault="001E6E99" w:rsidP="001E6E99">
      <w:r>
        <w:t>cg03959306</w:t>
      </w:r>
    </w:p>
    <w:p w14:paraId="17BE03A6" w14:textId="77777777" w:rsidR="001E6E99" w:rsidRDefault="001E6E99" w:rsidP="001E6E99">
      <w:r>
        <w:t>cg07450693</w:t>
      </w:r>
    </w:p>
    <w:p w14:paraId="6F9EC108" w14:textId="77777777" w:rsidR="001E6E99" w:rsidRDefault="001E6E99" w:rsidP="001E6E99">
      <w:r>
        <w:t>cg14470792</w:t>
      </w:r>
    </w:p>
    <w:p w14:paraId="386045EB" w14:textId="77777777" w:rsidR="001E6E99" w:rsidRDefault="001E6E99" w:rsidP="001E6E99">
      <w:r>
        <w:t>cg18459806</w:t>
      </w:r>
    </w:p>
    <w:p w14:paraId="60672581" w14:textId="77777777" w:rsidR="001E6E99" w:rsidRDefault="001E6E99" w:rsidP="001E6E99">
      <w:r>
        <w:t>cg16964439</w:t>
      </w:r>
    </w:p>
    <w:p w14:paraId="7016BD99" w14:textId="77777777" w:rsidR="001E6E99" w:rsidRDefault="001E6E99" w:rsidP="001E6E99">
      <w:r>
        <w:t>cg24064437</w:t>
      </w:r>
    </w:p>
    <w:p w14:paraId="33747A76" w14:textId="77777777" w:rsidR="001E6E99" w:rsidRDefault="001E6E99" w:rsidP="001E6E99">
      <w:r>
        <w:t>cg13125157</w:t>
      </w:r>
    </w:p>
    <w:p w14:paraId="168ADFA8" w14:textId="77777777" w:rsidR="001E6E99" w:rsidRDefault="001E6E99" w:rsidP="001E6E99">
      <w:r>
        <w:t>cg04336433</w:t>
      </w:r>
    </w:p>
    <w:p w14:paraId="68B2DAE3" w14:textId="77777777" w:rsidR="001E6E99" w:rsidRDefault="001E6E99" w:rsidP="001E6E99">
      <w:r>
        <w:t>cg27277537</w:t>
      </w:r>
    </w:p>
    <w:p w14:paraId="308432C6" w14:textId="77777777" w:rsidR="001E6E99" w:rsidRDefault="001E6E99" w:rsidP="001E6E99">
      <w:r>
        <w:t>cg12608775</w:t>
      </w:r>
    </w:p>
    <w:p w14:paraId="5A9C9684" w14:textId="77777777" w:rsidR="001E6E99" w:rsidRDefault="001E6E99" w:rsidP="001E6E99">
      <w:r>
        <w:t>cg26814635</w:t>
      </w:r>
    </w:p>
    <w:p w14:paraId="444735D2" w14:textId="77777777" w:rsidR="001E6E99" w:rsidRDefault="001E6E99" w:rsidP="001E6E99">
      <w:r>
        <w:t>cg24325309</w:t>
      </w:r>
    </w:p>
    <w:p w14:paraId="7AE89A65" w14:textId="77777777" w:rsidR="001E6E99" w:rsidRDefault="001E6E99" w:rsidP="001E6E99">
      <w:r>
        <w:t>cg03001333</w:t>
      </w:r>
    </w:p>
    <w:p w14:paraId="4877FE1E" w14:textId="77777777" w:rsidR="001E6E99" w:rsidRDefault="001E6E99" w:rsidP="001E6E99">
      <w:r>
        <w:t>cg13983903</w:t>
      </w:r>
    </w:p>
    <w:p w14:paraId="3E5C8E41" w14:textId="77777777" w:rsidR="001E6E99" w:rsidRDefault="001E6E99" w:rsidP="001E6E99">
      <w:r>
        <w:t>cg20435238</w:t>
      </w:r>
    </w:p>
    <w:p w14:paraId="7FCA26C8" w14:textId="77777777" w:rsidR="001E6E99" w:rsidRDefault="001E6E99" w:rsidP="001E6E99">
      <w:r>
        <w:t>cg09741474</w:t>
      </w:r>
    </w:p>
    <w:p w14:paraId="093EB853" w14:textId="77777777" w:rsidR="001E6E99" w:rsidRDefault="001E6E99" w:rsidP="001E6E99">
      <w:r>
        <w:t>cg11254700</w:t>
      </w:r>
    </w:p>
    <w:p w14:paraId="463210C2" w14:textId="77777777" w:rsidR="001E6E99" w:rsidRDefault="001E6E99" w:rsidP="001E6E99">
      <w:r>
        <w:t>cg06059810</w:t>
      </w:r>
    </w:p>
    <w:p w14:paraId="09B9BCB2" w14:textId="77777777" w:rsidR="001E6E99" w:rsidRDefault="001E6E99" w:rsidP="001E6E99">
      <w:r>
        <w:t>cg24453153</w:t>
      </w:r>
    </w:p>
    <w:p w14:paraId="3588A074" w14:textId="77777777" w:rsidR="001E6E99" w:rsidRDefault="001E6E99" w:rsidP="001E6E99">
      <w:r>
        <w:t>cg06844213</w:t>
      </w:r>
    </w:p>
    <w:p w14:paraId="558046EC" w14:textId="77777777" w:rsidR="001E6E99" w:rsidRDefault="001E6E99" w:rsidP="001E6E99">
      <w:r>
        <w:t>cg19684083</w:t>
      </w:r>
    </w:p>
    <w:p w14:paraId="352DC232" w14:textId="77777777" w:rsidR="001E6E99" w:rsidRDefault="001E6E99" w:rsidP="001E6E99">
      <w:r>
        <w:t>cg11503687</w:t>
      </w:r>
    </w:p>
    <w:p w14:paraId="377FD8AC" w14:textId="77777777" w:rsidR="001E6E99" w:rsidRDefault="001E6E99" w:rsidP="001E6E99">
      <w:r>
        <w:t>cg00081799</w:t>
      </w:r>
    </w:p>
    <w:p w14:paraId="3EA81687" w14:textId="77777777" w:rsidR="001E6E99" w:rsidRDefault="001E6E99" w:rsidP="001E6E99">
      <w:r>
        <w:t>cg10052782</w:t>
      </w:r>
    </w:p>
    <w:p w14:paraId="5174FCED" w14:textId="77777777" w:rsidR="001E6E99" w:rsidRDefault="001E6E99" w:rsidP="001E6E99">
      <w:r>
        <w:t>cg17614995</w:t>
      </w:r>
    </w:p>
    <w:p w14:paraId="1017FFAB" w14:textId="77777777" w:rsidR="001E6E99" w:rsidRDefault="001E6E99" w:rsidP="001E6E99">
      <w:r>
        <w:t>cg24715732</w:t>
      </w:r>
    </w:p>
    <w:p w14:paraId="03B8085C" w14:textId="77777777" w:rsidR="001E6E99" w:rsidRDefault="001E6E99" w:rsidP="001E6E99">
      <w:r>
        <w:t>cg10359460</w:t>
      </w:r>
    </w:p>
    <w:p w14:paraId="46255E9B" w14:textId="77777777" w:rsidR="001E6E99" w:rsidRDefault="001E6E99" w:rsidP="001E6E99">
      <w:r>
        <w:t>cg10436257</w:t>
      </w:r>
    </w:p>
    <w:p w14:paraId="22AB2818" w14:textId="77777777" w:rsidR="001E6E99" w:rsidRDefault="001E6E99" w:rsidP="001E6E99">
      <w:r>
        <w:t>cg08264805</w:t>
      </w:r>
    </w:p>
    <w:p w14:paraId="1B2DD4A6" w14:textId="77777777" w:rsidR="001E6E99" w:rsidRDefault="001E6E99" w:rsidP="001E6E99">
      <w:r>
        <w:t>cg22741735</w:t>
      </w:r>
    </w:p>
    <w:p w14:paraId="4843930F" w14:textId="77777777" w:rsidR="001E6E99" w:rsidRDefault="001E6E99" w:rsidP="001E6E99">
      <w:r>
        <w:t>cg00746446</w:t>
      </w:r>
    </w:p>
    <w:p w14:paraId="636D8D79" w14:textId="77777777" w:rsidR="001E6E99" w:rsidRDefault="001E6E99" w:rsidP="001E6E99">
      <w:r>
        <w:t>cg04459091</w:t>
      </w:r>
    </w:p>
    <w:p w14:paraId="7CD951CA" w14:textId="77777777" w:rsidR="001E6E99" w:rsidRDefault="001E6E99" w:rsidP="001E6E99">
      <w:r>
        <w:t>cg20090279</w:t>
      </w:r>
    </w:p>
    <w:p w14:paraId="3823B5BC" w14:textId="77777777" w:rsidR="001E6E99" w:rsidRDefault="001E6E99" w:rsidP="001E6E99">
      <w:r>
        <w:t>cg16034168</w:t>
      </w:r>
    </w:p>
    <w:p w14:paraId="4CFFB0CF" w14:textId="77777777" w:rsidR="001E6E99" w:rsidRDefault="001E6E99" w:rsidP="001E6E99">
      <w:r>
        <w:t>cg04985661</w:t>
      </w:r>
    </w:p>
    <w:p w14:paraId="082EC1EE" w14:textId="77777777" w:rsidR="001E6E99" w:rsidRDefault="001E6E99" w:rsidP="001E6E99">
      <w:r>
        <w:t>cg02972715</w:t>
      </w:r>
    </w:p>
    <w:p w14:paraId="04D27AF1" w14:textId="77777777" w:rsidR="001E6E99" w:rsidRDefault="001E6E99" w:rsidP="001E6E99">
      <w:r>
        <w:t>cg12852759</w:t>
      </w:r>
    </w:p>
    <w:p w14:paraId="19C31ADD" w14:textId="77777777" w:rsidR="001E6E99" w:rsidRDefault="001E6E99" w:rsidP="001E6E99">
      <w:r>
        <w:t>cg15474728</w:t>
      </w:r>
    </w:p>
    <w:p w14:paraId="6CEA434F" w14:textId="77777777" w:rsidR="001E6E99" w:rsidRDefault="001E6E99" w:rsidP="001E6E99">
      <w:r>
        <w:t>cg00870269</w:t>
      </w:r>
    </w:p>
    <w:p w14:paraId="72252249" w14:textId="77777777" w:rsidR="001E6E99" w:rsidRDefault="001E6E99" w:rsidP="001E6E99">
      <w:r>
        <w:t>cg00728961</w:t>
      </w:r>
    </w:p>
    <w:p w14:paraId="15A13CA3" w14:textId="77777777" w:rsidR="001E6E99" w:rsidRDefault="001E6E99" w:rsidP="001E6E99">
      <w:r>
        <w:t>cg14755417</w:t>
      </w:r>
    </w:p>
    <w:p w14:paraId="65A00544" w14:textId="77777777" w:rsidR="001E6E99" w:rsidRDefault="001E6E99" w:rsidP="001E6E99">
      <w:r>
        <w:t>cg18064917</w:t>
      </w:r>
    </w:p>
    <w:p w14:paraId="46F6E98E" w14:textId="77777777" w:rsidR="001E6E99" w:rsidRDefault="001E6E99" w:rsidP="001E6E99">
      <w:r>
        <w:t>cg25735823</w:t>
      </w:r>
    </w:p>
    <w:p w14:paraId="096ABCFD" w14:textId="77777777" w:rsidR="001E6E99" w:rsidRDefault="001E6E99" w:rsidP="001E6E99">
      <w:r>
        <w:t>cg15488978</w:t>
      </w:r>
    </w:p>
    <w:p w14:paraId="5EE0E590" w14:textId="77777777" w:rsidR="001E6E99" w:rsidRDefault="001E6E99" w:rsidP="001E6E99">
      <w:r>
        <w:t>cg23460943</w:t>
      </w:r>
    </w:p>
    <w:p w14:paraId="74D3B33B" w14:textId="77777777" w:rsidR="001E6E99" w:rsidRDefault="001E6E99" w:rsidP="001E6E99">
      <w:r>
        <w:t>cg16290431</w:t>
      </w:r>
    </w:p>
    <w:p w14:paraId="788FCA2D" w14:textId="77777777" w:rsidR="001E6E99" w:rsidRDefault="001E6E99" w:rsidP="001E6E99">
      <w:r>
        <w:t>cg17914350</w:t>
      </w:r>
    </w:p>
    <w:p w14:paraId="3F4C2858" w14:textId="77777777" w:rsidR="001E6E99" w:rsidRDefault="001E6E99" w:rsidP="001E6E99">
      <w:r>
        <w:t>cg03145360</w:t>
      </w:r>
    </w:p>
    <w:p w14:paraId="67B48584" w14:textId="77777777" w:rsidR="001E6E99" w:rsidRDefault="001E6E99" w:rsidP="001E6E99">
      <w:r>
        <w:t>cg20679403</w:t>
      </w:r>
    </w:p>
    <w:p w14:paraId="13731915" w14:textId="77777777" w:rsidR="001E6E99" w:rsidRDefault="001E6E99" w:rsidP="001E6E99">
      <w:r>
        <w:t>cg16634167</w:t>
      </w:r>
    </w:p>
    <w:p w14:paraId="41960555" w14:textId="77777777" w:rsidR="001E6E99" w:rsidRDefault="001E6E99" w:rsidP="001E6E99">
      <w:r>
        <w:t>cg00660167</w:t>
      </w:r>
    </w:p>
    <w:p w14:paraId="33576B64" w14:textId="77777777" w:rsidR="001E6E99" w:rsidRDefault="001E6E99" w:rsidP="001E6E99">
      <w:r>
        <w:t>cg24601030</w:t>
      </w:r>
    </w:p>
    <w:p w14:paraId="3BBFA92E" w14:textId="77777777" w:rsidR="001E6E99" w:rsidRDefault="001E6E99" w:rsidP="001E6E99">
      <w:r>
        <w:t>cg07947046</w:t>
      </w:r>
    </w:p>
    <w:p w14:paraId="42CA18FC" w14:textId="77777777" w:rsidR="001E6E99" w:rsidRDefault="001E6E99" w:rsidP="001E6E99">
      <w:r>
        <w:t>cg13433214</w:t>
      </w:r>
    </w:p>
    <w:p w14:paraId="5E2D5C21" w14:textId="77777777" w:rsidR="001E6E99" w:rsidRDefault="001E6E99" w:rsidP="001E6E99">
      <w:r>
        <w:t>cg14588406</w:t>
      </w:r>
    </w:p>
    <w:p w14:paraId="0D343D00" w14:textId="77777777" w:rsidR="001E6E99" w:rsidRDefault="001E6E99" w:rsidP="001E6E99">
      <w:r>
        <w:t>cg09647671</w:t>
      </w:r>
    </w:p>
    <w:p w14:paraId="2814E8C4" w14:textId="77777777" w:rsidR="001E6E99" w:rsidRDefault="001E6E99" w:rsidP="001E6E99">
      <w:r>
        <w:t>cg24303559</w:t>
      </w:r>
    </w:p>
    <w:p w14:paraId="453270C8" w14:textId="77777777" w:rsidR="001E6E99" w:rsidRDefault="001E6E99" w:rsidP="001E6E99">
      <w:r>
        <w:t>cg03061778</w:t>
      </w:r>
    </w:p>
    <w:p w14:paraId="3B1D90BB" w14:textId="77777777" w:rsidR="001E6E99" w:rsidRDefault="001E6E99" w:rsidP="001E6E99">
      <w:r>
        <w:t>cg17553300</w:t>
      </w:r>
    </w:p>
    <w:p w14:paraId="78463B3C" w14:textId="77777777" w:rsidR="001E6E99" w:rsidRDefault="001E6E99" w:rsidP="001E6E99">
      <w:r>
        <w:t>cg16784985</w:t>
      </w:r>
    </w:p>
    <w:p w14:paraId="395B5CD1" w14:textId="77777777" w:rsidR="001E6E99" w:rsidRDefault="001E6E99" w:rsidP="001E6E99">
      <w:r>
        <w:t>cg06962787</w:t>
      </w:r>
    </w:p>
    <w:p w14:paraId="010486AF" w14:textId="77777777" w:rsidR="001E6E99" w:rsidRDefault="001E6E99" w:rsidP="001E6E99">
      <w:r>
        <w:t>cg16915828</w:t>
      </w:r>
    </w:p>
    <w:p w14:paraId="25AFA95D" w14:textId="77777777" w:rsidR="001E6E99" w:rsidRDefault="001E6E99" w:rsidP="001E6E99">
      <w:r>
        <w:t>cg04497820</w:t>
      </w:r>
    </w:p>
    <w:p w14:paraId="5F011AB1" w14:textId="77777777" w:rsidR="001E6E99" w:rsidRDefault="001E6E99" w:rsidP="001E6E99">
      <w:r>
        <w:t>cg05347108</w:t>
      </w:r>
    </w:p>
    <w:p w14:paraId="4869EFB3" w14:textId="77777777" w:rsidR="001E6E99" w:rsidRDefault="001E6E99" w:rsidP="001E6E99">
      <w:r>
        <w:t>cg05432627</w:t>
      </w:r>
    </w:p>
    <w:p w14:paraId="231D7DB2" w14:textId="77777777" w:rsidR="001E6E99" w:rsidRDefault="001E6E99" w:rsidP="001E6E99">
      <w:r>
        <w:t>cg03736789</w:t>
      </w:r>
    </w:p>
    <w:p w14:paraId="3D6BDD12" w14:textId="77777777" w:rsidR="001E6E99" w:rsidRDefault="001E6E99" w:rsidP="001E6E99">
      <w:r>
        <w:t>cg10070788</w:t>
      </w:r>
    </w:p>
    <w:p w14:paraId="6E0CD959" w14:textId="77777777" w:rsidR="001E6E99" w:rsidRDefault="001E6E99" w:rsidP="001E6E99">
      <w:r>
        <w:t>cg06834177</w:t>
      </w:r>
    </w:p>
    <w:p w14:paraId="7DFB150D" w14:textId="77777777" w:rsidR="001E6E99" w:rsidRDefault="001E6E99" w:rsidP="001E6E99">
      <w:r>
        <w:t>cg17681516</w:t>
      </w:r>
    </w:p>
    <w:p w14:paraId="24639F51" w14:textId="77777777" w:rsidR="001E6E99" w:rsidRDefault="001E6E99" w:rsidP="001E6E99">
      <w:r>
        <w:t>cg26319282</w:t>
      </w:r>
    </w:p>
    <w:p w14:paraId="1CE3A930" w14:textId="77777777" w:rsidR="001E6E99" w:rsidRDefault="001E6E99" w:rsidP="001E6E99">
      <w:r>
        <w:t>cg21775245</w:t>
      </w:r>
    </w:p>
    <w:p w14:paraId="64DE6A35" w14:textId="77777777" w:rsidR="001E6E99" w:rsidRDefault="001E6E99" w:rsidP="001E6E99">
      <w:r>
        <w:t>cg07355507</w:t>
      </w:r>
    </w:p>
    <w:p w14:paraId="439D4FF1" w14:textId="77777777" w:rsidR="001E6E99" w:rsidRDefault="001E6E99" w:rsidP="001E6E99">
      <w:r>
        <w:t>cg14869700</w:t>
      </w:r>
    </w:p>
    <w:p w14:paraId="05109E7B" w14:textId="77777777" w:rsidR="001E6E99" w:rsidRDefault="001E6E99" w:rsidP="001E6E99">
      <w:r>
        <w:t>cg10137383</w:t>
      </w:r>
    </w:p>
    <w:p w14:paraId="699C8490" w14:textId="77777777" w:rsidR="001E6E99" w:rsidRDefault="001E6E99" w:rsidP="001E6E99">
      <w:r>
        <w:t>cg18041123</w:t>
      </w:r>
    </w:p>
    <w:p w14:paraId="349664C6" w14:textId="77777777" w:rsidR="001E6E99" w:rsidRDefault="001E6E99" w:rsidP="001E6E99">
      <w:r>
        <w:t>cg15286094</w:t>
      </w:r>
    </w:p>
    <w:p w14:paraId="08A4DF51" w14:textId="77777777" w:rsidR="001E6E99" w:rsidRDefault="001E6E99" w:rsidP="001E6E99">
      <w:r>
        <w:t>cg12976141</w:t>
      </w:r>
    </w:p>
    <w:p w14:paraId="3817E2AB" w14:textId="77777777" w:rsidR="001E6E99" w:rsidRDefault="001E6E99" w:rsidP="001E6E99">
      <w:r>
        <w:t>cg10559585</w:t>
      </w:r>
    </w:p>
    <w:p w14:paraId="075F9576" w14:textId="77777777" w:rsidR="001E6E99" w:rsidRDefault="001E6E99" w:rsidP="001E6E99">
      <w:r>
        <w:t>cg15373530</w:t>
      </w:r>
    </w:p>
    <w:p w14:paraId="78F59373" w14:textId="77777777" w:rsidR="001E6E99" w:rsidRDefault="001E6E99" w:rsidP="001E6E99">
      <w:r>
        <w:t>cg13407335</w:t>
      </w:r>
    </w:p>
    <w:p w14:paraId="00269CD7" w14:textId="77777777" w:rsidR="001E6E99" w:rsidRDefault="001E6E99" w:rsidP="001E6E99">
      <w:r>
        <w:t>cg24128590</w:t>
      </w:r>
    </w:p>
    <w:p w14:paraId="645B9388" w14:textId="77777777" w:rsidR="001E6E99" w:rsidRDefault="001E6E99" w:rsidP="001E6E99">
      <w:r>
        <w:t>cg00713400</w:t>
      </w:r>
    </w:p>
    <w:p w14:paraId="2837C7CA" w14:textId="77777777" w:rsidR="001E6E99" w:rsidRDefault="001E6E99" w:rsidP="001E6E99">
      <w:r>
        <w:t>cg15199622</w:t>
      </w:r>
    </w:p>
    <w:p w14:paraId="7EF84A26" w14:textId="77777777" w:rsidR="001E6E99" w:rsidRDefault="001E6E99" w:rsidP="001E6E99">
      <w:r>
        <w:t>cg02260430</w:t>
      </w:r>
    </w:p>
    <w:p w14:paraId="164195BC" w14:textId="77777777" w:rsidR="001E6E99" w:rsidRDefault="001E6E99" w:rsidP="001E6E99">
      <w:r>
        <w:t>cg19126420</w:t>
      </w:r>
    </w:p>
    <w:p w14:paraId="6D19FF92" w14:textId="77777777" w:rsidR="001E6E99" w:rsidRDefault="001E6E99" w:rsidP="001E6E99">
      <w:r>
        <w:t>cg06588782</w:t>
      </w:r>
    </w:p>
    <w:p w14:paraId="196E7FAC" w14:textId="77777777" w:rsidR="001E6E99" w:rsidRDefault="001E6E99" w:rsidP="001E6E99">
      <w:r>
        <w:t>cg18828306</w:t>
      </w:r>
    </w:p>
    <w:p w14:paraId="3F24B83C" w14:textId="77777777" w:rsidR="001E6E99" w:rsidRDefault="001E6E99" w:rsidP="001E6E99">
      <w:r>
        <w:t>cg09581706</w:t>
      </w:r>
    </w:p>
    <w:p w14:paraId="7EBCABF6" w14:textId="77777777" w:rsidR="001E6E99" w:rsidRDefault="001E6E99" w:rsidP="001E6E99">
      <w:r>
        <w:t>cg20181739</w:t>
      </w:r>
    </w:p>
    <w:p w14:paraId="271DF83A" w14:textId="77777777" w:rsidR="001E6E99" w:rsidRDefault="001E6E99" w:rsidP="001E6E99">
      <w:r>
        <w:t>cg00528014</w:t>
      </w:r>
    </w:p>
    <w:p w14:paraId="43C88649" w14:textId="77777777" w:rsidR="001E6E99" w:rsidRDefault="001E6E99" w:rsidP="001E6E99">
      <w:r>
        <w:t>cg26075417</w:t>
      </w:r>
    </w:p>
    <w:p w14:paraId="7ED487B7" w14:textId="77777777" w:rsidR="001E6E99" w:rsidRDefault="001E6E99" w:rsidP="001E6E99">
      <w:r>
        <w:t>cg14096828</w:t>
      </w:r>
    </w:p>
    <w:p w14:paraId="3A677895" w14:textId="77777777" w:rsidR="001E6E99" w:rsidRDefault="001E6E99" w:rsidP="001E6E99">
      <w:r>
        <w:t>cg23355087</w:t>
      </w:r>
    </w:p>
    <w:p w14:paraId="2E89C4C5" w14:textId="77777777" w:rsidR="001E6E99" w:rsidRDefault="001E6E99" w:rsidP="001E6E99">
      <w:r>
        <w:t>cg10412475</w:t>
      </w:r>
    </w:p>
    <w:p w14:paraId="764E8ED5" w14:textId="77777777" w:rsidR="001E6E99" w:rsidRDefault="001E6E99" w:rsidP="001E6E99">
      <w:r>
        <w:t>cg13387826</w:t>
      </w:r>
    </w:p>
    <w:p w14:paraId="3ECA7658" w14:textId="77777777" w:rsidR="001E6E99" w:rsidRDefault="001E6E99" w:rsidP="001E6E99">
      <w:r>
        <w:t>cg06084952</w:t>
      </w:r>
    </w:p>
    <w:p w14:paraId="782AD645" w14:textId="77777777" w:rsidR="001E6E99" w:rsidRDefault="001E6E99" w:rsidP="001E6E99">
      <w:r>
        <w:t>cg13508402</w:t>
      </w:r>
    </w:p>
    <w:p w14:paraId="1E6B2023" w14:textId="77777777" w:rsidR="001E6E99" w:rsidRDefault="001E6E99" w:rsidP="001E6E99">
      <w:r>
        <w:t>cg25895490</w:t>
      </w:r>
    </w:p>
    <w:p w14:paraId="0EBC96FD" w14:textId="77777777" w:rsidR="001E6E99" w:rsidRDefault="001E6E99" w:rsidP="001E6E99">
      <w:r>
        <w:t>cg26470309</w:t>
      </w:r>
    </w:p>
    <w:p w14:paraId="73F92B31" w14:textId="77777777" w:rsidR="001E6E99" w:rsidRDefault="001E6E99" w:rsidP="001E6E99">
      <w:r>
        <w:t>cg09145734</w:t>
      </w:r>
    </w:p>
    <w:p w14:paraId="38FAFB5A" w14:textId="77777777" w:rsidR="001E6E99" w:rsidRDefault="001E6E99" w:rsidP="001E6E99">
      <w:r>
        <w:t>cg15669692</w:t>
      </w:r>
    </w:p>
    <w:p w14:paraId="0F896B9D" w14:textId="77777777" w:rsidR="001E6E99" w:rsidRDefault="001E6E99" w:rsidP="001E6E99">
      <w:r>
        <w:t>cg22078179</w:t>
      </w:r>
    </w:p>
    <w:p w14:paraId="25F21731" w14:textId="77777777" w:rsidR="001E6E99" w:rsidRDefault="001E6E99" w:rsidP="001E6E99">
      <w:r>
        <w:t>cg12905673</w:t>
      </w:r>
    </w:p>
    <w:p w14:paraId="53706C45" w14:textId="77777777" w:rsidR="001E6E99" w:rsidRDefault="001E6E99" w:rsidP="001E6E99">
      <w:r>
        <w:t>cg01983216</w:t>
      </w:r>
    </w:p>
    <w:p w14:paraId="1AF6791F" w14:textId="77777777" w:rsidR="001E6E99" w:rsidRDefault="001E6E99" w:rsidP="001E6E99">
      <w:r>
        <w:t>cg21203781</w:t>
      </w:r>
    </w:p>
    <w:p w14:paraId="7C915CDF" w14:textId="77777777" w:rsidR="001E6E99" w:rsidRDefault="001E6E99" w:rsidP="001E6E99">
      <w:r>
        <w:t>cg13909661</w:t>
      </w:r>
    </w:p>
    <w:p w14:paraId="6FA4C335" w14:textId="77777777" w:rsidR="001E6E99" w:rsidRDefault="001E6E99" w:rsidP="001E6E99">
      <w:r>
        <w:t>cg18456456</w:t>
      </w:r>
    </w:p>
    <w:p w14:paraId="1EE1AD2F" w14:textId="77777777" w:rsidR="001E6E99" w:rsidRDefault="001E6E99" w:rsidP="001E6E99">
      <w:r>
        <w:t>cg27508545</w:t>
      </w:r>
    </w:p>
    <w:p w14:paraId="52BDB153" w14:textId="77777777" w:rsidR="001E6E99" w:rsidRDefault="001E6E99" w:rsidP="001E6E99">
      <w:r>
        <w:t>cg05617980</w:t>
      </w:r>
    </w:p>
    <w:p w14:paraId="5248A168" w14:textId="77777777" w:rsidR="001E6E99" w:rsidRDefault="001E6E99" w:rsidP="001E6E99">
      <w:r>
        <w:t>cg12209121</w:t>
      </w:r>
    </w:p>
    <w:p w14:paraId="4764EDF8" w14:textId="77777777" w:rsidR="001E6E99" w:rsidRDefault="001E6E99" w:rsidP="001E6E99">
      <w:r>
        <w:t>cg13916928</w:t>
      </w:r>
    </w:p>
    <w:p w14:paraId="060A1F1C" w14:textId="77777777" w:rsidR="001E6E99" w:rsidRDefault="001E6E99" w:rsidP="001E6E99">
      <w:r>
        <w:t>cg23479730</w:t>
      </w:r>
    </w:p>
    <w:p w14:paraId="4D582ABF" w14:textId="77777777" w:rsidR="001E6E99" w:rsidRDefault="001E6E99" w:rsidP="001E6E99">
      <w:r>
        <w:t>cg20540357</w:t>
      </w:r>
    </w:p>
    <w:p w14:paraId="4A6CB65B" w14:textId="77777777" w:rsidR="001E6E99" w:rsidRDefault="001E6E99" w:rsidP="001E6E99">
      <w:r>
        <w:t>cg05876599</w:t>
      </w:r>
    </w:p>
    <w:p w14:paraId="479C9A26" w14:textId="77777777" w:rsidR="001E6E99" w:rsidRDefault="001E6E99" w:rsidP="001E6E99">
      <w:r>
        <w:t>cg02896073</w:t>
      </w:r>
    </w:p>
    <w:p w14:paraId="5DD27C85" w14:textId="77777777" w:rsidR="001E6E99" w:rsidRDefault="001E6E99" w:rsidP="001E6E99">
      <w:r>
        <w:t>cg18301815</w:t>
      </w:r>
    </w:p>
    <w:p w14:paraId="6EFFD68D" w14:textId="77777777" w:rsidR="001E6E99" w:rsidRDefault="001E6E99" w:rsidP="001E6E99">
      <w:r>
        <w:t>cg26867637</w:t>
      </w:r>
    </w:p>
    <w:p w14:paraId="67D6D010" w14:textId="77777777" w:rsidR="001E6E99" w:rsidRDefault="001E6E99" w:rsidP="001E6E99">
      <w:r>
        <w:t>cg10397934</w:t>
      </w:r>
    </w:p>
    <w:p w14:paraId="36F8E4EF" w14:textId="77777777" w:rsidR="001E6E99" w:rsidRDefault="001E6E99" w:rsidP="001E6E99">
      <w:r>
        <w:t>cg10495931</w:t>
      </w:r>
    </w:p>
    <w:p w14:paraId="0573669D" w14:textId="77777777" w:rsidR="001E6E99" w:rsidRDefault="001E6E99" w:rsidP="001E6E99">
      <w:r>
        <w:t>cg25616829</w:t>
      </w:r>
    </w:p>
    <w:p w14:paraId="37345AF2" w14:textId="77777777" w:rsidR="001E6E99" w:rsidRDefault="001E6E99" w:rsidP="001E6E99">
      <w:r>
        <w:t>cg11824826</w:t>
      </w:r>
    </w:p>
    <w:p w14:paraId="6E91BB72" w14:textId="77777777" w:rsidR="001E6E99" w:rsidRDefault="001E6E99" w:rsidP="001E6E99">
      <w:r>
        <w:t>cg01851874</w:t>
      </w:r>
    </w:p>
    <w:p w14:paraId="67D0F3D5" w14:textId="77777777" w:rsidR="001E6E99" w:rsidRDefault="001E6E99" w:rsidP="001E6E99">
      <w:r>
        <w:t>cg05037640</w:t>
      </w:r>
    </w:p>
    <w:p w14:paraId="5627101D" w14:textId="77777777" w:rsidR="001E6E99" w:rsidRDefault="001E6E99" w:rsidP="001E6E99">
      <w:r>
        <w:t>cg16986720</w:t>
      </w:r>
    </w:p>
    <w:p w14:paraId="33A20B4B" w14:textId="77777777" w:rsidR="001E6E99" w:rsidRDefault="001E6E99" w:rsidP="001E6E99">
      <w:r>
        <w:t>cg06964278</w:t>
      </w:r>
    </w:p>
    <w:p w14:paraId="6A97FF28" w14:textId="77777777" w:rsidR="001E6E99" w:rsidRDefault="001E6E99" w:rsidP="001E6E99">
      <w:r>
        <w:t>cg21095808</w:t>
      </w:r>
    </w:p>
    <w:p w14:paraId="6424833C" w14:textId="77777777" w:rsidR="001E6E99" w:rsidRDefault="001E6E99" w:rsidP="001E6E99">
      <w:r>
        <w:t>cg25705452</w:t>
      </w:r>
    </w:p>
    <w:p w14:paraId="67CB8F9A" w14:textId="77777777" w:rsidR="001E6E99" w:rsidRDefault="001E6E99" w:rsidP="001E6E99">
      <w:r>
        <w:t>cg06623668</w:t>
      </w:r>
    </w:p>
    <w:p w14:paraId="0750FBFD" w14:textId="77777777" w:rsidR="001E6E99" w:rsidRDefault="001E6E99" w:rsidP="001E6E99">
      <w:r>
        <w:t>cg20125017</w:t>
      </w:r>
    </w:p>
    <w:p w14:paraId="48DFC1BF" w14:textId="77777777" w:rsidR="001E6E99" w:rsidRDefault="001E6E99" w:rsidP="001E6E99">
      <w:r>
        <w:t>cg09377872</w:t>
      </w:r>
    </w:p>
    <w:p w14:paraId="4B189600" w14:textId="77777777" w:rsidR="001E6E99" w:rsidRDefault="001E6E99" w:rsidP="001E6E99">
      <w:r>
        <w:t>cg04147497</w:t>
      </w:r>
    </w:p>
    <w:p w14:paraId="093F6122" w14:textId="77777777" w:rsidR="001E6E99" w:rsidRDefault="001E6E99" w:rsidP="001E6E99">
      <w:r>
        <w:t>cg15593382</w:t>
      </w:r>
    </w:p>
    <w:p w14:paraId="5F7E14BD" w14:textId="77777777" w:rsidR="001E6E99" w:rsidRDefault="001E6E99" w:rsidP="001E6E99">
      <w:r>
        <w:t>cg26118821</w:t>
      </w:r>
    </w:p>
    <w:p w14:paraId="02EE8A21" w14:textId="77777777" w:rsidR="001E6E99" w:rsidRDefault="001E6E99" w:rsidP="001E6E99">
      <w:r>
        <w:t>cg13856573</w:t>
      </w:r>
    </w:p>
    <w:p w14:paraId="1435C3F2" w14:textId="77777777" w:rsidR="001E6E99" w:rsidRDefault="001E6E99" w:rsidP="001E6E99">
      <w:r>
        <w:t>cg27623013</w:t>
      </w:r>
    </w:p>
    <w:p w14:paraId="6DAAD7FB" w14:textId="77777777" w:rsidR="001E6E99" w:rsidRDefault="001E6E99" w:rsidP="001E6E99">
      <w:r>
        <w:t>cg02445909</w:t>
      </w:r>
    </w:p>
    <w:p w14:paraId="4E2CAA73" w14:textId="77777777" w:rsidR="001E6E99" w:rsidRDefault="001E6E99" w:rsidP="001E6E99">
      <w:r>
        <w:t>cg25297146</w:t>
      </w:r>
    </w:p>
    <w:p w14:paraId="2293D7C5" w14:textId="77777777" w:rsidR="001E6E99" w:rsidRDefault="001E6E99" w:rsidP="001E6E99">
      <w:r>
        <w:t>cg04807106</w:t>
      </w:r>
    </w:p>
    <w:p w14:paraId="1CC959D0" w14:textId="77777777" w:rsidR="001E6E99" w:rsidRDefault="001E6E99" w:rsidP="001E6E99">
      <w:r>
        <w:t>cg04080005</w:t>
      </w:r>
    </w:p>
    <w:p w14:paraId="738751B5" w14:textId="77777777" w:rsidR="001E6E99" w:rsidRDefault="001E6E99" w:rsidP="001E6E99">
      <w:r>
        <w:t>cg00053927</w:t>
      </w:r>
    </w:p>
    <w:p w14:paraId="29568218" w14:textId="77777777" w:rsidR="001E6E99" w:rsidRDefault="001E6E99" w:rsidP="001E6E99">
      <w:r>
        <w:t>cg13246642</w:t>
      </w:r>
    </w:p>
    <w:p w14:paraId="76C99793" w14:textId="77777777" w:rsidR="001E6E99" w:rsidRDefault="001E6E99" w:rsidP="001E6E99">
      <w:r>
        <w:t>cg14636288</w:t>
      </w:r>
    </w:p>
    <w:p w14:paraId="2EC8DFD5" w14:textId="77777777" w:rsidR="001E6E99" w:rsidRDefault="001E6E99" w:rsidP="001E6E99">
      <w:r>
        <w:t>cg07479621</w:t>
      </w:r>
    </w:p>
    <w:p w14:paraId="6B3FCAEA" w14:textId="77777777" w:rsidR="001E6E99" w:rsidRDefault="001E6E99" w:rsidP="001E6E99">
      <w:r>
        <w:t>cg21887193</w:t>
      </w:r>
    </w:p>
    <w:p w14:paraId="0958595D" w14:textId="77777777" w:rsidR="001E6E99" w:rsidRDefault="001E6E99" w:rsidP="001E6E99">
      <w:r>
        <w:t>cg13871921</w:t>
      </w:r>
    </w:p>
    <w:p w14:paraId="1D68FD0F" w14:textId="77777777" w:rsidR="001E6E99" w:rsidRDefault="001E6E99" w:rsidP="001E6E99">
      <w:r>
        <w:t>cg05686445</w:t>
      </w:r>
    </w:p>
    <w:p w14:paraId="5FC0EBBC" w14:textId="77777777" w:rsidR="001E6E99" w:rsidRDefault="001E6E99" w:rsidP="001E6E99">
      <w:r>
        <w:t>cg17831440</w:t>
      </w:r>
    </w:p>
    <w:p w14:paraId="0720697C" w14:textId="77777777" w:rsidR="001E6E99" w:rsidRDefault="001E6E99" w:rsidP="001E6E99">
      <w:r>
        <w:t>cg00905220</w:t>
      </w:r>
    </w:p>
    <w:p w14:paraId="017B79E4" w14:textId="77777777" w:rsidR="001E6E99" w:rsidRDefault="001E6E99" w:rsidP="001E6E99">
      <w:r>
        <w:t>cg21609154</w:t>
      </w:r>
    </w:p>
    <w:p w14:paraId="78FFCA02" w14:textId="77777777" w:rsidR="001E6E99" w:rsidRDefault="001E6E99" w:rsidP="001E6E99">
      <w:r>
        <w:t>cg19612022</w:t>
      </w:r>
    </w:p>
    <w:p w14:paraId="07F5B90D" w14:textId="77777777" w:rsidR="001E6E99" w:rsidRDefault="001E6E99" w:rsidP="001E6E99">
      <w:r>
        <w:t>cg10536349</w:t>
      </w:r>
    </w:p>
    <w:p w14:paraId="78C8CC36" w14:textId="77777777" w:rsidR="001E6E99" w:rsidRDefault="001E6E99" w:rsidP="001E6E99">
      <w:r>
        <w:t>cg20061654</w:t>
      </w:r>
    </w:p>
    <w:p w14:paraId="4A4F1F10" w14:textId="77777777" w:rsidR="001E6E99" w:rsidRDefault="001E6E99" w:rsidP="001E6E99">
      <w:r>
        <w:t>cg09761442</w:t>
      </w:r>
    </w:p>
    <w:p w14:paraId="586794EF" w14:textId="77777777" w:rsidR="001E6E99" w:rsidRDefault="001E6E99" w:rsidP="001E6E99">
      <w:r>
        <w:t>cg17865528</w:t>
      </w:r>
    </w:p>
    <w:p w14:paraId="18C972C9" w14:textId="77777777" w:rsidR="001E6E99" w:rsidRDefault="001E6E99" w:rsidP="001E6E99">
      <w:r>
        <w:t>cg17621803</w:t>
      </w:r>
    </w:p>
    <w:p w14:paraId="03455A52" w14:textId="77777777" w:rsidR="001E6E99" w:rsidRDefault="001E6E99" w:rsidP="001E6E99">
      <w:r>
        <w:t>cg06790197</w:t>
      </w:r>
    </w:p>
    <w:p w14:paraId="16A6B257" w14:textId="77777777" w:rsidR="001E6E99" w:rsidRDefault="001E6E99" w:rsidP="001E6E99">
      <w:r>
        <w:t>cg01323777</w:t>
      </w:r>
    </w:p>
    <w:p w14:paraId="14147014" w14:textId="77777777" w:rsidR="001E6E99" w:rsidRDefault="001E6E99" w:rsidP="001E6E99">
      <w:r>
        <w:t>cg08851376</w:t>
      </w:r>
    </w:p>
    <w:p w14:paraId="6F1C69C8" w14:textId="77777777" w:rsidR="001E6E99" w:rsidRDefault="001E6E99" w:rsidP="001E6E99">
      <w:r>
        <w:t>cg14893161</w:t>
      </w:r>
    </w:p>
    <w:p w14:paraId="3013188A" w14:textId="77777777" w:rsidR="001E6E99" w:rsidRDefault="001E6E99" w:rsidP="001E6E99">
      <w:r>
        <w:t>cg09414535</w:t>
      </w:r>
    </w:p>
    <w:p w14:paraId="67A13BC6" w14:textId="77777777" w:rsidR="001E6E99" w:rsidRDefault="001E6E99" w:rsidP="001E6E99">
      <w:r>
        <w:t>cg17778888</w:t>
      </w:r>
    </w:p>
    <w:p w14:paraId="2F7F0C5F" w14:textId="77777777" w:rsidR="001E6E99" w:rsidRDefault="001E6E99" w:rsidP="001E6E99">
      <w:r>
        <w:t>cg26275858</w:t>
      </w:r>
    </w:p>
    <w:p w14:paraId="380A7280" w14:textId="77777777" w:rsidR="001E6E99" w:rsidRDefault="001E6E99" w:rsidP="001E6E99">
      <w:r>
        <w:t>cg26757996</w:t>
      </w:r>
    </w:p>
    <w:p w14:paraId="03D7781D" w14:textId="77777777" w:rsidR="001E6E99" w:rsidRDefault="001E6E99" w:rsidP="001E6E99">
      <w:r>
        <w:t>cg00675891</w:t>
      </w:r>
    </w:p>
    <w:p w14:paraId="7C279B51" w14:textId="77777777" w:rsidR="001E6E99" w:rsidRDefault="001E6E99" w:rsidP="001E6E99">
      <w:r>
        <w:t>cg01577070</w:t>
      </w:r>
    </w:p>
    <w:p w14:paraId="167E67C4" w14:textId="77777777" w:rsidR="001E6E99" w:rsidRDefault="001E6E99" w:rsidP="001E6E99">
      <w:r>
        <w:t>cg15839431</w:t>
      </w:r>
    </w:p>
    <w:p w14:paraId="0A5F8F11" w14:textId="77777777" w:rsidR="001E6E99" w:rsidRDefault="001E6E99" w:rsidP="001E6E99">
      <w:r>
        <w:t>cg03502211</w:t>
      </w:r>
    </w:p>
    <w:p w14:paraId="0F002FE2" w14:textId="77777777" w:rsidR="001E6E99" w:rsidRDefault="001E6E99" w:rsidP="001E6E99">
      <w:r>
        <w:t>cg00576650</w:t>
      </w:r>
    </w:p>
    <w:p w14:paraId="1539A721" w14:textId="77777777" w:rsidR="001E6E99" w:rsidRDefault="001E6E99" w:rsidP="001E6E99">
      <w:r>
        <w:t>cg23548201</w:t>
      </w:r>
    </w:p>
    <w:p w14:paraId="5FCD4F0A" w14:textId="77777777" w:rsidR="001E6E99" w:rsidRDefault="001E6E99" w:rsidP="001E6E99">
      <w:r>
        <w:t>cg23013977</w:t>
      </w:r>
    </w:p>
    <w:p w14:paraId="625E195C" w14:textId="77777777" w:rsidR="001E6E99" w:rsidRDefault="001E6E99" w:rsidP="001E6E99">
      <w:r>
        <w:t>cg22235314</w:t>
      </w:r>
    </w:p>
    <w:p w14:paraId="4EFFB962" w14:textId="77777777" w:rsidR="001E6E99" w:rsidRDefault="001E6E99" w:rsidP="001E6E99">
      <w:r>
        <w:t>cg11239458</w:t>
      </w:r>
    </w:p>
    <w:p w14:paraId="4377D212" w14:textId="77777777" w:rsidR="001E6E99" w:rsidRDefault="001E6E99" w:rsidP="001E6E99">
      <w:r>
        <w:t>cg22686523</w:t>
      </w:r>
    </w:p>
    <w:p w14:paraId="66C2E4D6" w14:textId="77777777" w:rsidR="001E6E99" w:rsidRDefault="001E6E99" w:rsidP="001E6E99">
      <w:r>
        <w:t>cg00866176</w:t>
      </w:r>
    </w:p>
    <w:p w14:paraId="5DD1DFF3" w14:textId="77777777" w:rsidR="001E6E99" w:rsidRDefault="001E6E99" w:rsidP="001E6E99">
      <w:r>
        <w:t>cg09065672</w:t>
      </w:r>
    </w:p>
    <w:p w14:paraId="578950EE" w14:textId="77777777" w:rsidR="001E6E99" w:rsidRDefault="001E6E99" w:rsidP="001E6E99">
      <w:r>
        <w:t>cg19423170</w:t>
      </w:r>
    </w:p>
    <w:p w14:paraId="49F2AAA1" w14:textId="77777777" w:rsidR="001E6E99" w:rsidRDefault="001E6E99" w:rsidP="001E6E99">
      <w:r>
        <w:t>cg26739327</w:t>
      </w:r>
    </w:p>
    <w:p w14:paraId="7D88B91A" w14:textId="77777777" w:rsidR="001E6E99" w:rsidRDefault="001E6E99" w:rsidP="001E6E99">
      <w:r>
        <w:t>cg15161050</w:t>
      </w:r>
    </w:p>
    <w:p w14:paraId="013219C1" w14:textId="77777777" w:rsidR="001E6E99" w:rsidRDefault="001E6E99" w:rsidP="001E6E99">
      <w:r>
        <w:t>cg22865501</w:t>
      </w:r>
    </w:p>
    <w:p w14:paraId="7A12A59A" w14:textId="77777777" w:rsidR="001E6E99" w:rsidRDefault="001E6E99" w:rsidP="001E6E99">
      <w:r>
        <w:t>cg12462101</w:t>
      </w:r>
    </w:p>
    <w:p w14:paraId="3867F065" w14:textId="77777777" w:rsidR="001E6E99" w:rsidRDefault="001E6E99" w:rsidP="001E6E99">
      <w:r>
        <w:t>cg03544320</w:t>
      </w:r>
    </w:p>
    <w:p w14:paraId="067E23D8" w14:textId="77777777" w:rsidR="001E6E99" w:rsidRDefault="001E6E99" w:rsidP="001E6E99">
      <w:r>
        <w:t>cg20379170</w:t>
      </w:r>
    </w:p>
    <w:p w14:paraId="3031BE15" w14:textId="77777777" w:rsidR="001E6E99" w:rsidRDefault="001E6E99" w:rsidP="001E6E99">
      <w:r>
        <w:t>cg01753966</w:t>
      </w:r>
    </w:p>
    <w:p w14:paraId="7F55F056" w14:textId="77777777" w:rsidR="001E6E99" w:rsidRDefault="001E6E99" w:rsidP="001E6E99">
      <w:r>
        <w:t>cg16140565</w:t>
      </w:r>
    </w:p>
    <w:p w14:paraId="1EF202BD" w14:textId="77777777" w:rsidR="001E6E99" w:rsidRDefault="001E6E99" w:rsidP="001E6E99">
      <w:r>
        <w:t>cg11222557</w:t>
      </w:r>
    </w:p>
    <w:p w14:paraId="455FCAED" w14:textId="77777777" w:rsidR="001E6E99" w:rsidRDefault="001E6E99" w:rsidP="001E6E99">
      <w:r>
        <w:t>cg24018148</w:t>
      </w:r>
    </w:p>
    <w:p w14:paraId="06F8BDC4" w14:textId="77777777" w:rsidR="001E6E99" w:rsidRDefault="001E6E99" w:rsidP="001E6E99">
      <w:r>
        <w:t>cg21617353</w:t>
      </w:r>
    </w:p>
    <w:p w14:paraId="0F94CF9D" w14:textId="77777777" w:rsidR="001E6E99" w:rsidRDefault="001E6E99" w:rsidP="001E6E99">
      <w:r>
        <w:t>cg10620429</w:t>
      </w:r>
    </w:p>
    <w:p w14:paraId="5AED717B" w14:textId="77777777" w:rsidR="001E6E99" w:rsidRDefault="001E6E99" w:rsidP="001E6E99">
      <w:r>
        <w:t>cg05820192</w:t>
      </w:r>
    </w:p>
    <w:p w14:paraId="62276568" w14:textId="77777777" w:rsidR="001E6E99" w:rsidRDefault="001E6E99" w:rsidP="001E6E99">
      <w:r>
        <w:t>cg10556064</w:t>
      </w:r>
    </w:p>
    <w:p w14:paraId="1C6A2BF0" w14:textId="77777777" w:rsidR="001E6E99" w:rsidRDefault="001E6E99" w:rsidP="001E6E99">
      <w:r>
        <w:t>cg04206484</w:t>
      </w:r>
    </w:p>
    <w:p w14:paraId="302451E8" w14:textId="77777777" w:rsidR="001E6E99" w:rsidRDefault="001E6E99" w:rsidP="001E6E99">
      <w:r>
        <w:t>cg00820405</w:t>
      </w:r>
    </w:p>
    <w:p w14:paraId="7C670233" w14:textId="77777777" w:rsidR="001E6E99" w:rsidRDefault="001E6E99" w:rsidP="001E6E99">
      <w:r>
        <w:t>cg02403419</w:t>
      </w:r>
    </w:p>
    <w:p w14:paraId="16CC6554" w14:textId="77777777" w:rsidR="001E6E99" w:rsidRDefault="001E6E99" w:rsidP="001E6E99">
      <w:r>
        <w:t>cg23573900</w:t>
      </w:r>
    </w:p>
    <w:p w14:paraId="3A57F24D" w14:textId="77777777" w:rsidR="001E6E99" w:rsidRDefault="001E6E99" w:rsidP="001E6E99">
      <w:r>
        <w:t>cg14549524</w:t>
      </w:r>
    </w:p>
    <w:p w14:paraId="5AF742F2" w14:textId="77777777" w:rsidR="001E6E99" w:rsidRDefault="001E6E99" w:rsidP="001E6E99">
      <w:r>
        <w:t>cg23778422</w:t>
      </w:r>
    </w:p>
    <w:p w14:paraId="5AD028FC" w14:textId="77777777" w:rsidR="001E6E99" w:rsidRDefault="001E6E99" w:rsidP="001E6E99">
      <w:r>
        <w:t>cg08861717</w:t>
      </w:r>
    </w:p>
    <w:p w14:paraId="7EC13B09" w14:textId="77777777" w:rsidR="001E6E99" w:rsidRDefault="001E6E99" w:rsidP="001E6E99">
      <w:r>
        <w:t>cg10907866</w:t>
      </w:r>
    </w:p>
    <w:p w14:paraId="5602D343" w14:textId="77777777" w:rsidR="001E6E99" w:rsidRDefault="001E6E99" w:rsidP="001E6E99">
      <w:r>
        <w:t>cg04747036</w:t>
      </w:r>
    </w:p>
    <w:p w14:paraId="456F8915" w14:textId="77777777" w:rsidR="001E6E99" w:rsidRDefault="001E6E99" w:rsidP="001E6E99">
      <w:r>
        <w:t>cg07672238</w:t>
      </w:r>
    </w:p>
    <w:p w14:paraId="62EAB901" w14:textId="77777777" w:rsidR="001E6E99" w:rsidRDefault="001E6E99" w:rsidP="001E6E99">
      <w:r>
        <w:t>cg20691608</w:t>
      </w:r>
    </w:p>
    <w:p w14:paraId="61C8350D" w14:textId="77777777" w:rsidR="001E6E99" w:rsidRDefault="001E6E99" w:rsidP="001E6E99">
      <w:r>
        <w:t>cg03738025</w:t>
      </w:r>
    </w:p>
    <w:p w14:paraId="58A81DD2" w14:textId="77777777" w:rsidR="001E6E99" w:rsidRDefault="001E6E99" w:rsidP="001E6E99">
      <w:r>
        <w:t>cg00491457</w:t>
      </w:r>
    </w:p>
    <w:p w14:paraId="448CE2EC" w14:textId="77777777" w:rsidR="001E6E99" w:rsidRDefault="001E6E99" w:rsidP="001E6E99">
      <w:r>
        <w:t>cg14500486</w:t>
      </w:r>
    </w:p>
    <w:p w14:paraId="6BEA4535" w14:textId="77777777" w:rsidR="001E6E99" w:rsidRDefault="001E6E99" w:rsidP="001E6E99">
      <w:r>
        <w:t>cg11580136</w:t>
      </w:r>
    </w:p>
    <w:p w14:paraId="156DFB6A" w14:textId="77777777" w:rsidR="001E6E99" w:rsidRDefault="001E6E99" w:rsidP="001E6E99">
      <w:r>
        <w:t>cg00017271</w:t>
      </w:r>
    </w:p>
    <w:p w14:paraId="3752E068" w14:textId="77777777" w:rsidR="001E6E99" w:rsidRDefault="001E6E99" w:rsidP="001E6E99">
      <w:r>
        <w:t>cg14411912</w:t>
      </w:r>
    </w:p>
    <w:p w14:paraId="0177D9E4" w14:textId="77777777" w:rsidR="001E6E99" w:rsidRDefault="001E6E99" w:rsidP="001E6E99">
      <w:r>
        <w:t>cg07055259</w:t>
      </w:r>
    </w:p>
    <w:p w14:paraId="6DEEA6B7" w14:textId="77777777" w:rsidR="001E6E99" w:rsidRDefault="001E6E99" w:rsidP="001E6E99">
      <w:r>
        <w:t>cg26364809</w:t>
      </w:r>
    </w:p>
    <w:p w14:paraId="777E9EBC" w14:textId="77777777" w:rsidR="001E6E99" w:rsidRDefault="001E6E99" w:rsidP="001E6E99">
      <w:r>
        <w:t>cg08854266</w:t>
      </w:r>
    </w:p>
    <w:p w14:paraId="4F9C7906" w14:textId="77777777" w:rsidR="001E6E99" w:rsidRDefault="001E6E99" w:rsidP="001E6E99">
      <w:r>
        <w:t>cg02292533</w:t>
      </w:r>
    </w:p>
    <w:p w14:paraId="40DBB638" w14:textId="77777777" w:rsidR="001E6E99" w:rsidRDefault="001E6E99" w:rsidP="001E6E99">
      <w:r>
        <w:t>cg14642210</w:t>
      </w:r>
    </w:p>
    <w:p w14:paraId="47EA506B" w14:textId="77777777" w:rsidR="001E6E99" w:rsidRDefault="001E6E99" w:rsidP="001E6E99">
      <w:r>
        <w:t>cg01156295</w:t>
      </w:r>
    </w:p>
    <w:p w14:paraId="031BFD0E" w14:textId="77777777" w:rsidR="001E6E99" w:rsidRDefault="001E6E99" w:rsidP="001E6E99">
      <w:r>
        <w:t>cg20202112</w:t>
      </w:r>
    </w:p>
    <w:p w14:paraId="63C7AFF1" w14:textId="77777777" w:rsidR="001E6E99" w:rsidRDefault="001E6E99" w:rsidP="001E6E99">
      <w:r>
        <w:t>cg18792528</w:t>
      </w:r>
    </w:p>
    <w:p w14:paraId="7EB590AF" w14:textId="77777777" w:rsidR="001E6E99" w:rsidRDefault="001E6E99" w:rsidP="001E6E99">
      <w:r>
        <w:t>cg07102509</w:t>
      </w:r>
    </w:p>
    <w:p w14:paraId="167C7C24" w14:textId="77777777" w:rsidR="001E6E99" w:rsidRDefault="001E6E99" w:rsidP="001E6E99">
      <w:r>
        <w:t>cg03667429</w:t>
      </w:r>
    </w:p>
    <w:p w14:paraId="40B34094" w14:textId="77777777" w:rsidR="001E6E99" w:rsidRDefault="001E6E99" w:rsidP="001E6E99">
      <w:r>
        <w:t>cg22350910</w:t>
      </w:r>
    </w:p>
    <w:p w14:paraId="37C13CE4" w14:textId="77777777" w:rsidR="001E6E99" w:rsidRDefault="001E6E99" w:rsidP="001E6E99">
      <w:r>
        <w:t>cg20419112</w:t>
      </w:r>
    </w:p>
    <w:p w14:paraId="0B49C97A" w14:textId="77777777" w:rsidR="001E6E99" w:rsidRDefault="001E6E99" w:rsidP="001E6E99">
      <w:r>
        <w:t>cg09850478</w:t>
      </w:r>
    </w:p>
    <w:p w14:paraId="28C30E36" w14:textId="77777777" w:rsidR="001E6E99" w:rsidRDefault="001E6E99" w:rsidP="001E6E99">
      <w:r>
        <w:t>cg12354377</w:t>
      </w:r>
    </w:p>
    <w:p w14:paraId="5E04ECA1" w14:textId="77777777" w:rsidR="001E6E99" w:rsidRDefault="001E6E99" w:rsidP="001E6E99">
      <w:r>
        <w:t>cg19855496</w:t>
      </w:r>
    </w:p>
    <w:p w14:paraId="7DF6D379" w14:textId="77777777" w:rsidR="001E6E99" w:rsidRDefault="001E6E99" w:rsidP="001E6E99">
      <w:r>
        <w:t>cg09650803</w:t>
      </w:r>
    </w:p>
    <w:p w14:paraId="011BB3E2" w14:textId="77777777" w:rsidR="001E6E99" w:rsidRDefault="001E6E99" w:rsidP="001E6E99">
      <w:r>
        <w:t>cg03966955</w:t>
      </w:r>
    </w:p>
    <w:p w14:paraId="1ED0A05F" w14:textId="77777777" w:rsidR="001E6E99" w:rsidRDefault="001E6E99" w:rsidP="001E6E99">
      <w:r>
        <w:t>cg13447038</w:t>
      </w:r>
    </w:p>
    <w:p w14:paraId="44A529FD" w14:textId="77777777" w:rsidR="001E6E99" w:rsidRDefault="001E6E99" w:rsidP="001E6E99">
      <w:r>
        <w:t>cg26831220</w:t>
      </w:r>
    </w:p>
    <w:p w14:paraId="0F48AD36" w14:textId="77777777" w:rsidR="001E6E99" w:rsidRDefault="001E6E99" w:rsidP="001E6E99">
      <w:r>
        <w:t>cg20296404</w:t>
      </w:r>
    </w:p>
    <w:p w14:paraId="7229A7C3" w14:textId="77777777" w:rsidR="001E6E99" w:rsidRDefault="001E6E99" w:rsidP="001E6E99">
      <w:r>
        <w:t>cg12314335</w:t>
      </w:r>
    </w:p>
    <w:p w14:paraId="4315D80E" w14:textId="77777777" w:rsidR="001E6E99" w:rsidRDefault="001E6E99" w:rsidP="001E6E99">
      <w:r>
        <w:t>cg16047049</w:t>
      </w:r>
    </w:p>
    <w:p w14:paraId="380E6070" w14:textId="77777777" w:rsidR="001E6E99" w:rsidRDefault="001E6E99" w:rsidP="001E6E99">
      <w:r>
        <w:t>cg13888408</w:t>
      </w:r>
    </w:p>
    <w:p w14:paraId="1A9669E1" w14:textId="77777777" w:rsidR="001E6E99" w:rsidRDefault="001E6E99" w:rsidP="001E6E99">
      <w:r>
        <w:t>cg02324432</w:t>
      </w:r>
    </w:p>
    <w:p w14:paraId="17689144" w14:textId="77777777" w:rsidR="001E6E99" w:rsidRDefault="001E6E99" w:rsidP="001E6E99">
      <w:r>
        <w:t>cg19856606</w:t>
      </w:r>
    </w:p>
    <w:p w14:paraId="21999DD8" w14:textId="77777777" w:rsidR="001E6E99" w:rsidRDefault="001E6E99" w:rsidP="001E6E99">
      <w:r>
        <w:t>cg21973687</w:t>
      </w:r>
    </w:p>
    <w:p w14:paraId="1D492D87" w14:textId="77777777" w:rsidR="001E6E99" w:rsidRDefault="001E6E99" w:rsidP="001E6E99">
      <w:r>
        <w:t>cg03724874</w:t>
      </w:r>
    </w:p>
    <w:p w14:paraId="1B646784" w14:textId="77777777" w:rsidR="001E6E99" w:rsidRDefault="001E6E99" w:rsidP="001E6E99">
      <w:r>
        <w:t>cg25422780</w:t>
      </w:r>
    </w:p>
    <w:p w14:paraId="75E3F3C3" w14:textId="77777777" w:rsidR="001E6E99" w:rsidRDefault="001E6E99" w:rsidP="001E6E99">
      <w:r>
        <w:t>cg04695796</w:t>
      </w:r>
    </w:p>
    <w:p w14:paraId="450B849D" w14:textId="77777777" w:rsidR="001E6E99" w:rsidRDefault="001E6E99" w:rsidP="001E6E99">
      <w:r>
        <w:t>cg23055959</w:t>
      </w:r>
    </w:p>
    <w:p w14:paraId="65EB4FC7" w14:textId="77777777" w:rsidR="001E6E99" w:rsidRDefault="001E6E99" w:rsidP="001E6E99">
      <w:r>
        <w:t>cg13040509</w:t>
      </w:r>
    </w:p>
    <w:p w14:paraId="0F606FD8" w14:textId="77777777" w:rsidR="001E6E99" w:rsidRDefault="001E6E99" w:rsidP="001E6E99">
      <w:r>
        <w:t>cg26912671</w:t>
      </w:r>
    </w:p>
    <w:p w14:paraId="01AF7030" w14:textId="77777777" w:rsidR="001E6E99" w:rsidRDefault="001E6E99" w:rsidP="001E6E99">
      <w:r>
        <w:t>cg17744110</w:t>
      </w:r>
    </w:p>
    <w:p w14:paraId="426F9630" w14:textId="77777777" w:rsidR="001E6E99" w:rsidRDefault="001E6E99" w:rsidP="001E6E99">
      <w:r>
        <w:t>cg26891362</w:t>
      </w:r>
    </w:p>
    <w:p w14:paraId="4DE1847C" w14:textId="77777777" w:rsidR="001E6E99" w:rsidRDefault="001E6E99" w:rsidP="001E6E99">
      <w:r>
        <w:t>cg01052699</w:t>
      </w:r>
    </w:p>
    <w:p w14:paraId="5FA459BE" w14:textId="77777777" w:rsidR="001E6E99" w:rsidRDefault="001E6E99" w:rsidP="001E6E99">
      <w:r>
        <w:t>cg12501287</w:t>
      </w:r>
    </w:p>
    <w:p w14:paraId="3F13BFEA" w14:textId="77777777" w:rsidR="001E6E99" w:rsidRDefault="001E6E99" w:rsidP="001E6E99">
      <w:r>
        <w:t>cg16822914</w:t>
      </w:r>
    </w:p>
    <w:p w14:paraId="73B65171" w14:textId="77777777" w:rsidR="001E6E99" w:rsidRDefault="001E6E99" w:rsidP="001E6E99">
      <w:r>
        <w:t>cg11019008</w:t>
      </w:r>
    </w:p>
    <w:p w14:paraId="345F494C" w14:textId="77777777" w:rsidR="001E6E99" w:rsidRDefault="001E6E99" w:rsidP="001E6E99">
      <w:r>
        <w:t>cg06607764</w:t>
      </w:r>
    </w:p>
    <w:p w14:paraId="468BBC28" w14:textId="77777777" w:rsidR="001E6E99" w:rsidRDefault="001E6E99" w:rsidP="001E6E99">
      <w:r>
        <w:t>cg02920582</w:t>
      </w:r>
    </w:p>
    <w:p w14:paraId="79BE124F" w14:textId="77777777" w:rsidR="001E6E99" w:rsidRDefault="001E6E99" w:rsidP="001E6E99">
      <w:r>
        <w:t>cg19205041</w:t>
      </w:r>
    </w:p>
    <w:p w14:paraId="0BD1615B" w14:textId="77777777" w:rsidR="001E6E99" w:rsidRDefault="001E6E99" w:rsidP="001E6E99">
      <w:r>
        <w:t>cg20082272</w:t>
      </w:r>
    </w:p>
    <w:p w14:paraId="7A908EE3" w14:textId="77777777" w:rsidR="001E6E99" w:rsidRDefault="001E6E99" w:rsidP="001E6E99">
      <w:r>
        <w:t>cg24213115</w:t>
      </w:r>
    </w:p>
    <w:p w14:paraId="16C68876" w14:textId="77777777" w:rsidR="001E6E99" w:rsidRDefault="001E6E99" w:rsidP="001E6E99">
      <w:r>
        <w:t>cg16239058</w:t>
      </w:r>
    </w:p>
    <w:p w14:paraId="596DE338" w14:textId="77777777" w:rsidR="001E6E99" w:rsidRDefault="001E6E99" w:rsidP="001E6E99">
      <w:r>
        <w:t>cg01636873</w:t>
      </w:r>
    </w:p>
    <w:p w14:paraId="67B2B8B4" w14:textId="77777777" w:rsidR="001E6E99" w:rsidRDefault="001E6E99" w:rsidP="001E6E99">
      <w:r>
        <w:t>cg15411736</w:t>
      </w:r>
    </w:p>
    <w:p w14:paraId="4E64B7AB" w14:textId="77777777" w:rsidR="001E6E99" w:rsidRDefault="001E6E99" w:rsidP="001E6E99">
      <w:r>
        <w:t>cg14163740</w:t>
      </w:r>
    </w:p>
    <w:p w14:paraId="08E6F2A4" w14:textId="77777777" w:rsidR="001E6E99" w:rsidRDefault="001E6E99" w:rsidP="001E6E99">
      <w:r>
        <w:t>cg18473137</w:t>
      </w:r>
    </w:p>
    <w:p w14:paraId="1EF7370D" w14:textId="77777777" w:rsidR="001E6E99" w:rsidRDefault="001E6E99" w:rsidP="001E6E99">
      <w:r>
        <w:t>cg08256406</w:t>
      </w:r>
    </w:p>
    <w:p w14:paraId="0D07AD6A" w14:textId="77777777" w:rsidR="001E6E99" w:rsidRDefault="001E6E99" w:rsidP="001E6E99">
      <w:r>
        <w:t>cg15645660</w:t>
      </w:r>
    </w:p>
    <w:p w14:paraId="7A947E1E" w14:textId="77777777" w:rsidR="001E6E99" w:rsidRDefault="001E6E99" w:rsidP="001E6E99">
      <w:r>
        <w:t>cg00164641</w:t>
      </w:r>
    </w:p>
    <w:p w14:paraId="2DB73119" w14:textId="77777777" w:rsidR="001E6E99" w:rsidRDefault="001E6E99" w:rsidP="001E6E99">
      <w:r>
        <w:t>cg13603465</w:t>
      </w:r>
    </w:p>
    <w:p w14:paraId="67E34AA5" w14:textId="77777777" w:rsidR="001E6E99" w:rsidRDefault="001E6E99" w:rsidP="001E6E99">
      <w:r>
        <w:t>cg25920734</w:t>
      </w:r>
    </w:p>
    <w:p w14:paraId="15B38F7C" w14:textId="77777777" w:rsidR="001E6E99" w:rsidRDefault="001E6E99" w:rsidP="001E6E99">
      <w:r>
        <w:t>cg10414350</w:t>
      </w:r>
    </w:p>
    <w:p w14:paraId="24943EF9" w14:textId="77777777" w:rsidR="001E6E99" w:rsidRDefault="001E6E99" w:rsidP="001E6E99">
      <w:r>
        <w:t>cg10054332</w:t>
      </w:r>
    </w:p>
    <w:p w14:paraId="66408F67" w14:textId="77777777" w:rsidR="001E6E99" w:rsidRDefault="001E6E99" w:rsidP="001E6E99">
      <w:r>
        <w:t>cg10670242</w:t>
      </w:r>
    </w:p>
    <w:p w14:paraId="55CA3E0E" w14:textId="77777777" w:rsidR="001E6E99" w:rsidRDefault="001E6E99" w:rsidP="001E6E99">
      <w:r>
        <w:t>cg04118124</w:t>
      </w:r>
    </w:p>
    <w:p w14:paraId="4ABB7E8B" w14:textId="77777777" w:rsidR="001E6E99" w:rsidRDefault="001E6E99" w:rsidP="001E6E99">
      <w:r>
        <w:t>cg11712199</w:t>
      </w:r>
    </w:p>
    <w:p w14:paraId="15F28413" w14:textId="77777777" w:rsidR="001E6E99" w:rsidRDefault="001E6E99" w:rsidP="001E6E99">
      <w:r>
        <w:t>cg20583060</w:t>
      </w:r>
    </w:p>
    <w:p w14:paraId="13C17DC2" w14:textId="77777777" w:rsidR="001E6E99" w:rsidRDefault="001E6E99" w:rsidP="001E6E99">
      <w:r>
        <w:t>cg10140240</w:t>
      </w:r>
    </w:p>
    <w:p w14:paraId="01023F71" w14:textId="77777777" w:rsidR="001E6E99" w:rsidRDefault="001E6E99" w:rsidP="001E6E99">
      <w:r>
        <w:t>cg10331657</w:t>
      </w:r>
    </w:p>
    <w:p w14:paraId="4E487BDC" w14:textId="77777777" w:rsidR="001E6E99" w:rsidRDefault="001E6E99" w:rsidP="001E6E99">
      <w:r>
        <w:t>cg09317554</w:t>
      </w:r>
    </w:p>
    <w:p w14:paraId="4DC48E66" w14:textId="77777777" w:rsidR="001E6E99" w:rsidRDefault="001E6E99" w:rsidP="001E6E99">
      <w:r>
        <w:t>cg09417617</w:t>
      </w:r>
    </w:p>
    <w:p w14:paraId="0897BE71" w14:textId="77777777" w:rsidR="001E6E99" w:rsidRDefault="001E6E99" w:rsidP="001E6E99">
      <w:r>
        <w:t>cg01578875</w:t>
      </w:r>
    </w:p>
    <w:p w14:paraId="4071B14B" w14:textId="77777777" w:rsidR="001E6E99" w:rsidRDefault="001E6E99" w:rsidP="001E6E99">
      <w:r>
        <w:t>cg14957660</w:t>
      </w:r>
    </w:p>
    <w:p w14:paraId="64AB6595" w14:textId="77777777" w:rsidR="001E6E99" w:rsidRDefault="001E6E99" w:rsidP="001E6E99">
      <w:r>
        <w:t>cg03959796</w:t>
      </w:r>
    </w:p>
    <w:p w14:paraId="1E64EF14" w14:textId="77777777" w:rsidR="001E6E99" w:rsidRDefault="001E6E99" w:rsidP="001E6E99">
      <w:r>
        <w:t>cg06966660</w:t>
      </w:r>
    </w:p>
    <w:p w14:paraId="2134A5F6" w14:textId="77777777" w:rsidR="001E6E99" w:rsidRDefault="001E6E99" w:rsidP="001E6E99">
      <w:r>
        <w:t>cg01287209</w:t>
      </w:r>
    </w:p>
    <w:p w14:paraId="7BCFA415" w14:textId="77777777" w:rsidR="001E6E99" w:rsidRDefault="001E6E99" w:rsidP="001E6E99">
      <w:r>
        <w:t>cg01101459</w:t>
      </w:r>
    </w:p>
    <w:p w14:paraId="67D6B209" w14:textId="77777777" w:rsidR="001E6E99" w:rsidRDefault="001E6E99" w:rsidP="001E6E99">
      <w:r>
        <w:t>cg00025496</w:t>
      </w:r>
    </w:p>
    <w:p w14:paraId="3278FF94" w14:textId="77777777" w:rsidR="001E6E99" w:rsidRDefault="001E6E99" w:rsidP="001E6E99">
      <w:r>
        <w:t>cg01736164</w:t>
      </w:r>
    </w:p>
    <w:p w14:paraId="66F1915A" w14:textId="77777777" w:rsidR="001E6E99" w:rsidRDefault="001E6E99" w:rsidP="001E6E99">
      <w:r>
        <w:t>cg16026813</w:t>
      </w:r>
    </w:p>
    <w:p w14:paraId="5C621990" w14:textId="77777777" w:rsidR="001E6E99" w:rsidRDefault="001E6E99" w:rsidP="001E6E99">
      <w:r>
        <w:t>cg08718050</w:t>
      </w:r>
    </w:p>
    <w:p w14:paraId="3A7B8A6C" w14:textId="77777777" w:rsidR="001E6E99" w:rsidRDefault="001E6E99" w:rsidP="001E6E99">
      <w:r>
        <w:t>cg07366188</w:t>
      </w:r>
    </w:p>
    <w:p w14:paraId="307A144C" w14:textId="77777777" w:rsidR="001E6E99" w:rsidRDefault="001E6E99" w:rsidP="001E6E99">
      <w:r>
        <w:t>cg12988189</w:t>
      </w:r>
    </w:p>
    <w:p w14:paraId="566970E3" w14:textId="77777777" w:rsidR="001E6E99" w:rsidRDefault="001E6E99" w:rsidP="001E6E99">
      <w:r>
        <w:t>cg18934822</w:t>
      </w:r>
    </w:p>
    <w:p w14:paraId="261CA708" w14:textId="77777777" w:rsidR="001E6E99" w:rsidRDefault="001E6E99" w:rsidP="001E6E99">
      <w:r>
        <w:t>cg20026367</w:t>
      </w:r>
    </w:p>
    <w:p w14:paraId="3440AD55" w14:textId="77777777" w:rsidR="001E6E99" w:rsidRDefault="001E6E99" w:rsidP="001E6E99">
      <w:r>
        <w:t>cg14684297</w:t>
      </w:r>
    </w:p>
    <w:p w14:paraId="30465E09" w14:textId="77777777" w:rsidR="001E6E99" w:rsidRDefault="001E6E99" w:rsidP="001E6E99">
      <w:r>
        <w:t>cg17253931</w:t>
      </w:r>
    </w:p>
    <w:p w14:paraId="1692560A" w14:textId="77777777" w:rsidR="001E6E99" w:rsidRDefault="001E6E99" w:rsidP="001E6E99">
      <w:r>
        <w:t>cg08753339</w:t>
      </w:r>
    </w:p>
    <w:p w14:paraId="06FB7E26" w14:textId="77777777" w:rsidR="001E6E99" w:rsidRDefault="001E6E99" w:rsidP="001E6E99">
      <w:r>
        <w:t>cg24093182</w:t>
      </w:r>
    </w:p>
    <w:p w14:paraId="79233A56" w14:textId="77777777" w:rsidR="001E6E99" w:rsidRDefault="001E6E99" w:rsidP="001E6E99">
      <w:r>
        <w:t>cg15428140</w:t>
      </w:r>
    </w:p>
    <w:p w14:paraId="578200D5" w14:textId="77777777" w:rsidR="001E6E99" w:rsidRDefault="001E6E99" w:rsidP="001E6E99">
      <w:r>
        <w:t>cg09750197</w:t>
      </w:r>
    </w:p>
    <w:p w14:paraId="3166D481" w14:textId="77777777" w:rsidR="001E6E99" w:rsidRDefault="001E6E99" w:rsidP="001E6E99">
      <w:r>
        <w:t>cg04074001</w:t>
      </w:r>
    </w:p>
    <w:p w14:paraId="50F32CA2" w14:textId="77777777" w:rsidR="001E6E99" w:rsidRDefault="001E6E99" w:rsidP="001E6E99">
      <w:r>
        <w:t>cg08041448</w:t>
      </w:r>
    </w:p>
    <w:p w14:paraId="1C041F8A" w14:textId="77777777" w:rsidR="001E6E99" w:rsidRDefault="001E6E99" w:rsidP="001E6E99">
      <w:r>
        <w:t>cg18753626</w:t>
      </w:r>
    </w:p>
    <w:p w14:paraId="653ABF0E" w14:textId="77777777" w:rsidR="001E6E99" w:rsidRDefault="001E6E99" w:rsidP="001E6E99">
      <w:r>
        <w:t>cg17380855</w:t>
      </w:r>
    </w:p>
    <w:p w14:paraId="19C078B2" w14:textId="77777777" w:rsidR="001E6E99" w:rsidRDefault="001E6E99" w:rsidP="001E6E99">
      <w:r>
        <w:t>cg04315086</w:t>
      </w:r>
    </w:p>
    <w:p w14:paraId="07E2FAC4" w14:textId="77777777" w:rsidR="001E6E99" w:rsidRDefault="001E6E99" w:rsidP="001E6E99">
      <w:r>
        <w:t>cg22782873</w:t>
      </w:r>
    </w:p>
    <w:p w14:paraId="29BAEA3A" w14:textId="77777777" w:rsidR="001E6E99" w:rsidRDefault="001E6E99" w:rsidP="001E6E99">
      <w:r>
        <w:t>cg02032966</w:t>
      </w:r>
    </w:p>
    <w:p w14:paraId="02B86F51" w14:textId="77777777" w:rsidR="001E6E99" w:rsidRDefault="001E6E99" w:rsidP="001E6E99">
      <w:r>
        <w:t>cg22352169</w:t>
      </w:r>
    </w:p>
    <w:p w14:paraId="78932B66" w14:textId="77777777" w:rsidR="001E6E99" w:rsidRDefault="001E6E99" w:rsidP="001E6E99">
      <w:r>
        <w:t>cg03257180</w:t>
      </w:r>
    </w:p>
    <w:p w14:paraId="40F4D202" w14:textId="77777777" w:rsidR="001E6E99" w:rsidRDefault="001E6E99" w:rsidP="001E6E99">
      <w:r>
        <w:t>cg01277451</w:t>
      </w:r>
    </w:p>
    <w:p w14:paraId="0B295B24" w14:textId="77777777" w:rsidR="001E6E99" w:rsidRDefault="001E6E99" w:rsidP="001E6E99">
      <w:r>
        <w:t>cg02382000</w:t>
      </w:r>
    </w:p>
    <w:p w14:paraId="4C9A2156" w14:textId="77777777" w:rsidR="001E6E99" w:rsidRDefault="001E6E99" w:rsidP="001E6E99">
      <w:r>
        <w:t>cg23251798</w:t>
      </w:r>
    </w:p>
    <w:p w14:paraId="4FFDAEFE" w14:textId="77777777" w:rsidR="001E6E99" w:rsidRDefault="001E6E99" w:rsidP="001E6E99">
      <w:r>
        <w:t>cg03048372</w:t>
      </w:r>
    </w:p>
    <w:p w14:paraId="522F1C71" w14:textId="77777777" w:rsidR="001E6E99" w:rsidRDefault="001E6E99" w:rsidP="001E6E99">
      <w:r>
        <w:t>cg25127992</w:t>
      </w:r>
    </w:p>
    <w:p w14:paraId="7462F08B" w14:textId="77777777" w:rsidR="001E6E99" w:rsidRDefault="001E6E99" w:rsidP="001E6E99">
      <w:r>
        <w:t>cg27467559</w:t>
      </w:r>
    </w:p>
    <w:p w14:paraId="12B2E801" w14:textId="77777777" w:rsidR="001E6E99" w:rsidRDefault="001E6E99" w:rsidP="001E6E99">
      <w:r>
        <w:t>cg05438336</w:t>
      </w:r>
    </w:p>
    <w:p w14:paraId="747B2A3A" w14:textId="77777777" w:rsidR="001E6E99" w:rsidRDefault="001E6E99" w:rsidP="001E6E99">
      <w:r>
        <w:t>cg13258029</w:t>
      </w:r>
    </w:p>
    <w:p w14:paraId="340FF84B" w14:textId="77777777" w:rsidR="001E6E99" w:rsidRDefault="001E6E99" w:rsidP="001E6E99">
      <w:r>
        <w:t>cg18384190</w:t>
      </w:r>
    </w:p>
    <w:p w14:paraId="63B52D96" w14:textId="77777777" w:rsidR="001E6E99" w:rsidRDefault="001E6E99" w:rsidP="001E6E99">
      <w:r>
        <w:t>cg17864737</w:t>
      </w:r>
    </w:p>
    <w:p w14:paraId="38A2B340" w14:textId="77777777" w:rsidR="001E6E99" w:rsidRDefault="001E6E99" w:rsidP="001E6E99">
      <w:r>
        <w:t>cg19003390</w:t>
      </w:r>
    </w:p>
    <w:p w14:paraId="54C37D55" w14:textId="77777777" w:rsidR="001E6E99" w:rsidRDefault="001E6E99" w:rsidP="001E6E99">
      <w:r>
        <w:t>cg18590709</w:t>
      </w:r>
    </w:p>
    <w:p w14:paraId="6AAC12F9" w14:textId="77777777" w:rsidR="001E6E99" w:rsidRDefault="001E6E99" w:rsidP="001E6E99">
      <w:r>
        <w:t>cg05598919</w:t>
      </w:r>
    </w:p>
    <w:p w14:paraId="6660C647" w14:textId="77777777" w:rsidR="001E6E99" w:rsidRDefault="001E6E99" w:rsidP="001E6E99">
      <w:r>
        <w:t>cg06133339</w:t>
      </w:r>
    </w:p>
    <w:p w14:paraId="29A37A3F" w14:textId="77777777" w:rsidR="001E6E99" w:rsidRDefault="001E6E99" w:rsidP="001E6E99">
      <w:r>
        <w:t>cg16252110</w:t>
      </w:r>
    </w:p>
    <w:p w14:paraId="7F957E4D" w14:textId="77777777" w:rsidR="001E6E99" w:rsidRDefault="001E6E99" w:rsidP="001E6E99">
      <w:r>
        <w:t>cg01876130</w:t>
      </w:r>
    </w:p>
    <w:p w14:paraId="251B51C0" w14:textId="77777777" w:rsidR="001E6E99" w:rsidRDefault="001E6E99" w:rsidP="001E6E99">
      <w:r>
        <w:t>cg14476745</w:t>
      </w:r>
    </w:p>
    <w:p w14:paraId="241BFD4E" w14:textId="77777777" w:rsidR="001E6E99" w:rsidRDefault="001E6E99" w:rsidP="001E6E99">
      <w:r>
        <w:t>cg19841653</w:t>
      </w:r>
    </w:p>
    <w:p w14:paraId="60D168E8" w14:textId="77777777" w:rsidR="001E6E99" w:rsidRDefault="001E6E99" w:rsidP="001E6E99">
      <w:r>
        <w:t>cg02520212</w:t>
      </w:r>
    </w:p>
    <w:p w14:paraId="5CB288BC" w14:textId="77777777" w:rsidR="001E6E99" w:rsidRDefault="001E6E99" w:rsidP="001E6E99">
      <w:r>
        <w:t>cg01089498</w:t>
      </w:r>
    </w:p>
    <w:p w14:paraId="4834892F" w14:textId="77777777" w:rsidR="001E6E99" w:rsidRDefault="001E6E99" w:rsidP="001E6E99">
      <w:r>
        <w:t>cg01246520</w:t>
      </w:r>
    </w:p>
    <w:p w14:paraId="227FB7B4" w14:textId="77777777" w:rsidR="001E6E99" w:rsidRDefault="001E6E99" w:rsidP="001E6E99">
      <w:r>
        <w:t>cg01414185</w:t>
      </w:r>
    </w:p>
    <w:p w14:paraId="18B72FE3" w14:textId="77777777" w:rsidR="001E6E99" w:rsidRDefault="001E6E99" w:rsidP="001E6E99">
      <w:r>
        <w:t>cg19999567</w:t>
      </w:r>
    </w:p>
    <w:p w14:paraId="46B4D37B" w14:textId="77777777" w:rsidR="001E6E99" w:rsidRDefault="001E6E99" w:rsidP="001E6E99">
      <w:r>
        <w:t>cg03318904</w:t>
      </w:r>
    </w:p>
    <w:p w14:paraId="2222027B" w14:textId="77777777" w:rsidR="001E6E99" w:rsidRDefault="001E6E99" w:rsidP="001E6E99">
      <w:r>
        <w:t>cg07266412</w:t>
      </w:r>
    </w:p>
    <w:p w14:paraId="0DC5F8A3" w14:textId="77777777" w:rsidR="001E6E99" w:rsidRDefault="001E6E99" w:rsidP="001E6E99">
      <w:r>
        <w:t>cg09990852</w:t>
      </w:r>
    </w:p>
    <w:p w14:paraId="7EE0316B" w14:textId="77777777" w:rsidR="001E6E99" w:rsidRDefault="001E6E99" w:rsidP="001E6E99">
      <w:r>
        <w:t>cg07336840</w:t>
      </w:r>
    </w:p>
    <w:p w14:paraId="79D4DC84" w14:textId="77777777" w:rsidR="001E6E99" w:rsidRDefault="001E6E99" w:rsidP="001E6E99">
      <w:r>
        <w:t>cg21022871</w:t>
      </w:r>
    </w:p>
    <w:p w14:paraId="761C9D86" w14:textId="77777777" w:rsidR="001E6E99" w:rsidRDefault="001E6E99" w:rsidP="001E6E99">
      <w:r>
        <w:t>cg25061506</w:t>
      </w:r>
    </w:p>
    <w:p w14:paraId="42D41B56" w14:textId="77777777" w:rsidR="001E6E99" w:rsidRDefault="001E6E99" w:rsidP="001E6E99">
      <w:r>
        <w:t>cg09894683</w:t>
      </w:r>
    </w:p>
    <w:p w14:paraId="5E297D3E" w14:textId="77777777" w:rsidR="001E6E99" w:rsidRDefault="001E6E99" w:rsidP="001E6E99">
      <w:r>
        <w:t>cg12642717</w:t>
      </w:r>
    </w:p>
    <w:p w14:paraId="78B6ACE7" w14:textId="77777777" w:rsidR="001E6E99" w:rsidRDefault="001E6E99" w:rsidP="001E6E99">
      <w:r>
        <w:t>cg16676292</w:t>
      </w:r>
    </w:p>
    <w:p w14:paraId="13142404" w14:textId="77777777" w:rsidR="001E6E99" w:rsidRDefault="001E6E99" w:rsidP="001E6E99">
      <w:r>
        <w:t>cg22148663</w:t>
      </w:r>
    </w:p>
    <w:p w14:paraId="06B657F1" w14:textId="77777777" w:rsidR="001E6E99" w:rsidRDefault="001E6E99" w:rsidP="001E6E99">
      <w:r>
        <w:t>cg25981350</w:t>
      </w:r>
    </w:p>
    <w:p w14:paraId="1C586BA8" w14:textId="77777777" w:rsidR="001E6E99" w:rsidRDefault="001E6E99" w:rsidP="001E6E99">
      <w:r>
        <w:t>cg24053070</w:t>
      </w:r>
    </w:p>
    <w:p w14:paraId="0726BADD" w14:textId="77777777" w:rsidR="001E6E99" w:rsidRDefault="001E6E99" w:rsidP="001E6E99">
      <w:r>
        <w:t>cg17803629</w:t>
      </w:r>
    </w:p>
    <w:p w14:paraId="73DB77EA" w14:textId="77777777" w:rsidR="001E6E99" w:rsidRDefault="001E6E99" w:rsidP="001E6E99">
      <w:r>
        <w:t>cg04266019</w:t>
      </w:r>
    </w:p>
    <w:p w14:paraId="45943EB9" w14:textId="77777777" w:rsidR="001E6E99" w:rsidRDefault="001E6E99" w:rsidP="001E6E99">
      <w:r>
        <w:t>cg23184518</w:t>
      </w:r>
    </w:p>
    <w:p w14:paraId="63371CA4" w14:textId="77777777" w:rsidR="001E6E99" w:rsidRDefault="001E6E99" w:rsidP="001E6E99">
      <w:r>
        <w:t>cg23528617</w:t>
      </w:r>
    </w:p>
    <w:p w14:paraId="5452ACD3" w14:textId="77777777" w:rsidR="001E6E99" w:rsidRDefault="001E6E99" w:rsidP="001E6E99">
      <w:r>
        <w:t>cg26443995</w:t>
      </w:r>
    </w:p>
    <w:p w14:paraId="02BCEE0D" w14:textId="77777777" w:rsidR="001E6E99" w:rsidRDefault="001E6E99" w:rsidP="001E6E99">
      <w:r>
        <w:t>cg08439271</w:t>
      </w:r>
    </w:p>
    <w:p w14:paraId="25052292" w14:textId="77777777" w:rsidR="001E6E99" w:rsidRDefault="001E6E99" w:rsidP="001E6E99">
      <w:r>
        <w:t>cg15831998</w:t>
      </w:r>
    </w:p>
    <w:p w14:paraId="510BF735" w14:textId="77777777" w:rsidR="001E6E99" w:rsidRDefault="001E6E99" w:rsidP="001E6E99">
      <w:r>
        <w:t>cg25023596</w:t>
      </w:r>
    </w:p>
    <w:p w14:paraId="531797A0" w14:textId="77777777" w:rsidR="001E6E99" w:rsidRDefault="001E6E99" w:rsidP="001E6E99">
      <w:r>
        <w:t>cg20602244</w:t>
      </w:r>
    </w:p>
    <w:p w14:paraId="4B20BA21" w14:textId="77777777" w:rsidR="001E6E99" w:rsidRDefault="001E6E99" w:rsidP="001E6E99">
      <w:r>
        <w:t>cg00037314</w:t>
      </w:r>
    </w:p>
    <w:p w14:paraId="41915822" w14:textId="77777777" w:rsidR="001E6E99" w:rsidRDefault="001E6E99" w:rsidP="001E6E99">
      <w:r>
        <w:t>cg14159672</w:t>
      </w:r>
    </w:p>
    <w:p w14:paraId="7FEEE983" w14:textId="77777777" w:rsidR="001E6E99" w:rsidRDefault="001E6E99" w:rsidP="001E6E99">
      <w:r>
        <w:t>cg09280800</w:t>
      </w:r>
    </w:p>
    <w:p w14:paraId="0B814CA4" w14:textId="77777777" w:rsidR="001E6E99" w:rsidRDefault="001E6E99" w:rsidP="001E6E99">
      <w:r>
        <w:t>cg19199146</w:t>
      </w:r>
    </w:p>
    <w:p w14:paraId="7A65E167" w14:textId="77777777" w:rsidR="001E6E99" w:rsidRDefault="001E6E99" w:rsidP="001E6E99">
      <w:r>
        <w:t>cg09559196</w:t>
      </w:r>
    </w:p>
    <w:p w14:paraId="3185249B" w14:textId="77777777" w:rsidR="001E6E99" w:rsidRDefault="001E6E99" w:rsidP="001E6E99">
      <w:r>
        <w:t>cg11274450</w:t>
      </w:r>
    </w:p>
    <w:p w14:paraId="5BDA0F45" w14:textId="77777777" w:rsidR="001E6E99" w:rsidRDefault="001E6E99" w:rsidP="001E6E99">
      <w:r>
        <w:t>cg15622619</w:t>
      </w:r>
    </w:p>
    <w:p w14:paraId="5788B669" w14:textId="77777777" w:rsidR="001E6E99" w:rsidRDefault="001E6E99" w:rsidP="001E6E99">
      <w:r>
        <w:t>cg04346701</w:t>
      </w:r>
    </w:p>
    <w:p w14:paraId="32CACD03" w14:textId="77777777" w:rsidR="001E6E99" w:rsidRDefault="001E6E99" w:rsidP="001E6E99">
      <w:r>
        <w:t>cg25342508</w:t>
      </w:r>
    </w:p>
    <w:p w14:paraId="2927B107" w14:textId="77777777" w:rsidR="001E6E99" w:rsidRDefault="001E6E99" w:rsidP="001E6E99">
      <w:r>
        <w:t>cg05830220</w:t>
      </w:r>
    </w:p>
    <w:p w14:paraId="72BF1136" w14:textId="77777777" w:rsidR="001E6E99" w:rsidRDefault="001E6E99" w:rsidP="001E6E99">
      <w:r>
        <w:t>cg25762282</w:t>
      </w:r>
    </w:p>
    <w:p w14:paraId="2704433F" w14:textId="77777777" w:rsidR="001E6E99" w:rsidRDefault="001E6E99" w:rsidP="001E6E99">
      <w:r>
        <w:t>cg26440261</w:t>
      </w:r>
    </w:p>
    <w:p w14:paraId="6994A0D3" w14:textId="77777777" w:rsidR="001E6E99" w:rsidRDefault="001E6E99" w:rsidP="001E6E99">
      <w:r>
        <w:t>cg24368848</w:t>
      </w:r>
    </w:p>
    <w:p w14:paraId="05EAAFCC" w14:textId="77777777" w:rsidR="001E6E99" w:rsidRDefault="001E6E99" w:rsidP="001E6E99">
      <w:r>
        <w:t>cg18611828</w:t>
      </w:r>
    </w:p>
    <w:p w14:paraId="1766E33A" w14:textId="77777777" w:rsidR="001E6E99" w:rsidRDefault="001E6E99" w:rsidP="001E6E99">
      <w:r>
        <w:t>cg10577386</w:t>
      </w:r>
    </w:p>
    <w:p w14:paraId="6127F1CC" w14:textId="77777777" w:rsidR="001E6E99" w:rsidRDefault="001E6E99" w:rsidP="001E6E99">
      <w:r>
        <w:t>cg24185656</w:t>
      </w:r>
    </w:p>
    <w:p w14:paraId="5474151F" w14:textId="77777777" w:rsidR="001E6E99" w:rsidRDefault="001E6E99" w:rsidP="001E6E99">
      <w:r>
        <w:t>cg16639311</w:t>
      </w:r>
    </w:p>
    <w:p w14:paraId="045B2354" w14:textId="77777777" w:rsidR="001E6E99" w:rsidRDefault="001E6E99" w:rsidP="001E6E99">
      <w:r>
        <w:t>cg17538881</w:t>
      </w:r>
    </w:p>
    <w:p w14:paraId="3766F18F" w14:textId="77777777" w:rsidR="001E6E99" w:rsidRDefault="001E6E99" w:rsidP="001E6E99">
      <w:r>
        <w:t>cg21879102</w:t>
      </w:r>
    </w:p>
    <w:p w14:paraId="034DBC97" w14:textId="77777777" w:rsidR="001E6E99" w:rsidRDefault="001E6E99" w:rsidP="001E6E99">
      <w:r>
        <w:t>cg13143389</w:t>
      </w:r>
    </w:p>
    <w:p w14:paraId="5848A4D3" w14:textId="77777777" w:rsidR="001E6E99" w:rsidRDefault="001E6E99" w:rsidP="001E6E99">
      <w:r>
        <w:t>cg05753693</w:t>
      </w:r>
    </w:p>
    <w:p w14:paraId="75E826CA" w14:textId="77777777" w:rsidR="001E6E99" w:rsidRDefault="001E6E99" w:rsidP="001E6E99">
      <w:r>
        <w:t>cg18390922</w:t>
      </w:r>
    </w:p>
    <w:p w14:paraId="6625190E" w14:textId="77777777" w:rsidR="001E6E99" w:rsidRDefault="001E6E99" w:rsidP="001E6E99">
      <w:r>
        <w:t>cg00531092</w:t>
      </w:r>
    </w:p>
    <w:p w14:paraId="383F09B9" w14:textId="77777777" w:rsidR="001E6E99" w:rsidRDefault="001E6E99" w:rsidP="001E6E99">
      <w:r>
        <w:t>cg07780180</w:t>
      </w:r>
    </w:p>
    <w:p w14:paraId="6564DDAA" w14:textId="77777777" w:rsidR="001E6E99" w:rsidRDefault="001E6E99" w:rsidP="001E6E99">
      <w:r>
        <w:t>cg09096787</w:t>
      </w:r>
    </w:p>
    <w:p w14:paraId="6998AC54" w14:textId="77777777" w:rsidR="001E6E99" w:rsidRDefault="001E6E99" w:rsidP="001E6E99">
      <w:r>
        <w:t>cg24145616</w:t>
      </w:r>
    </w:p>
    <w:p w14:paraId="21181019" w14:textId="77777777" w:rsidR="001E6E99" w:rsidRDefault="001E6E99" w:rsidP="001E6E99">
      <w:r>
        <w:t>cg26539571</w:t>
      </w:r>
    </w:p>
    <w:p w14:paraId="332E530B" w14:textId="77777777" w:rsidR="001E6E99" w:rsidRDefault="001E6E99" w:rsidP="001E6E99">
      <w:r>
        <w:t>cg10585226</w:t>
      </w:r>
    </w:p>
    <w:p w14:paraId="13349D2C" w14:textId="77777777" w:rsidR="001E6E99" w:rsidRDefault="001E6E99" w:rsidP="001E6E99">
      <w:r>
        <w:t>cg14957266</w:t>
      </w:r>
    </w:p>
    <w:p w14:paraId="647E6218" w14:textId="77777777" w:rsidR="001E6E99" w:rsidRDefault="001E6E99" w:rsidP="001E6E99">
      <w:r>
        <w:t>cg16669455</w:t>
      </w:r>
    </w:p>
    <w:p w14:paraId="5F862D00" w14:textId="77777777" w:rsidR="001E6E99" w:rsidRDefault="001E6E99" w:rsidP="001E6E99">
      <w:r>
        <w:t>cg13514954</w:t>
      </w:r>
    </w:p>
    <w:p w14:paraId="397943A0" w14:textId="77777777" w:rsidR="001E6E99" w:rsidRDefault="001E6E99" w:rsidP="001E6E99">
      <w:r>
        <w:t>cg11158954</w:t>
      </w:r>
    </w:p>
    <w:p w14:paraId="7C2416CE" w14:textId="77777777" w:rsidR="001E6E99" w:rsidRDefault="001E6E99" w:rsidP="001E6E99">
      <w:r>
        <w:t>cg10979012</w:t>
      </w:r>
    </w:p>
    <w:p w14:paraId="0F8BDA32" w14:textId="77777777" w:rsidR="001E6E99" w:rsidRDefault="001E6E99" w:rsidP="001E6E99">
      <w:r>
        <w:t>cg06345712</w:t>
      </w:r>
    </w:p>
    <w:p w14:paraId="033E5F4C" w14:textId="77777777" w:rsidR="001E6E99" w:rsidRDefault="001E6E99" w:rsidP="001E6E99">
      <w:r>
        <w:t>cg24335070</w:t>
      </w:r>
    </w:p>
    <w:p w14:paraId="0ADAA3C1" w14:textId="77777777" w:rsidR="001E6E99" w:rsidRDefault="001E6E99" w:rsidP="001E6E99">
      <w:r>
        <w:t>cg07517358</w:t>
      </w:r>
    </w:p>
    <w:p w14:paraId="00C8DEFD" w14:textId="77777777" w:rsidR="001E6E99" w:rsidRDefault="001E6E99" w:rsidP="001E6E99">
      <w:r>
        <w:t>cg22381686</w:t>
      </w:r>
    </w:p>
    <w:p w14:paraId="351F390A" w14:textId="77777777" w:rsidR="001E6E99" w:rsidRDefault="001E6E99" w:rsidP="001E6E99">
      <w:r>
        <w:t>cg19220825</w:t>
      </w:r>
    </w:p>
    <w:p w14:paraId="09DBF481" w14:textId="77777777" w:rsidR="001E6E99" w:rsidRDefault="001E6E99" w:rsidP="001E6E99">
      <w:r>
        <w:t>cg00701253</w:t>
      </w:r>
    </w:p>
    <w:p w14:paraId="563FB5F7" w14:textId="77777777" w:rsidR="001E6E99" w:rsidRDefault="001E6E99" w:rsidP="001E6E99">
      <w:r>
        <w:t>cg05940455</w:t>
      </w:r>
    </w:p>
    <w:p w14:paraId="6534B6A8" w14:textId="77777777" w:rsidR="001E6E99" w:rsidRDefault="001E6E99" w:rsidP="001E6E99">
      <w:r>
        <w:t>cg11571741</w:t>
      </w:r>
    </w:p>
    <w:p w14:paraId="32503F2C" w14:textId="77777777" w:rsidR="001E6E99" w:rsidRDefault="001E6E99" w:rsidP="001E6E99">
      <w:r>
        <w:t>cg01091938</w:t>
      </w:r>
    </w:p>
    <w:p w14:paraId="4B94434A" w14:textId="77777777" w:rsidR="001E6E99" w:rsidRDefault="001E6E99" w:rsidP="001E6E99">
      <w:r>
        <w:t>cg12952703</w:t>
      </w:r>
    </w:p>
    <w:p w14:paraId="11E65297" w14:textId="77777777" w:rsidR="001E6E99" w:rsidRDefault="001E6E99" w:rsidP="001E6E99">
      <w:r>
        <w:t>cg01895882</w:t>
      </w:r>
    </w:p>
    <w:p w14:paraId="4BFB2320" w14:textId="77777777" w:rsidR="001E6E99" w:rsidRDefault="001E6E99" w:rsidP="001E6E99">
      <w:r>
        <w:t>cg17738733</w:t>
      </w:r>
    </w:p>
    <w:p w14:paraId="7C7F6C45" w14:textId="77777777" w:rsidR="001E6E99" w:rsidRDefault="001E6E99" w:rsidP="001E6E99">
      <w:r>
        <w:t>cg17758652</w:t>
      </w:r>
    </w:p>
    <w:p w14:paraId="3F69979D" w14:textId="77777777" w:rsidR="001E6E99" w:rsidRDefault="001E6E99" w:rsidP="001E6E99">
      <w:r>
        <w:t>cg00655552</w:t>
      </w:r>
    </w:p>
    <w:p w14:paraId="50EA4850" w14:textId="77777777" w:rsidR="001E6E99" w:rsidRDefault="001E6E99" w:rsidP="001E6E99">
      <w:r>
        <w:t>cg12512875</w:t>
      </w:r>
    </w:p>
    <w:p w14:paraId="46E4FC94" w14:textId="77777777" w:rsidR="001E6E99" w:rsidRDefault="001E6E99" w:rsidP="001E6E99">
      <w:r>
        <w:t>cg25920545</w:t>
      </w:r>
    </w:p>
    <w:p w14:paraId="59BA9999" w14:textId="77777777" w:rsidR="001E6E99" w:rsidRDefault="001E6E99" w:rsidP="001E6E99">
      <w:r>
        <w:t>cg16217908</w:t>
      </w:r>
    </w:p>
    <w:p w14:paraId="66A368A2" w14:textId="77777777" w:rsidR="001E6E99" w:rsidRDefault="001E6E99" w:rsidP="001E6E99">
      <w:r>
        <w:t>cg00897144</w:t>
      </w:r>
    </w:p>
    <w:p w14:paraId="25F1F7D4" w14:textId="77777777" w:rsidR="001E6E99" w:rsidRDefault="001E6E99" w:rsidP="001E6E99">
      <w:r>
        <w:t>cg00912518</w:t>
      </w:r>
    </w:p>
    <w:p w14:paraId="4EBD45D9" w14:textId="77777777" w:rsidR="001E6E99" w:rsidRDefault="001E6E99" w:rsidP="001E6E99">
      <w:r>
        <w:t>cg09631193</w:t>
      </w:r>
    </w:p>
    <w:p w14:paraId="4E2D7AC3" w14:textId="77777777" w:rsidR="001E6E99" w:rsidRDefault="001E6E99" w:rsidP="001E6E99">
      <w:r>
        <w:t>cg06881639</w:t>
      </w:r>
    </w:p>
    <w:p w14:paraId="41CB5804" w14:textId="77777777" w:rsidR="001E6E99" w:rsidRDefault="001E6E99" w:rsidP="001E6E99">
      <w:r>
        <w:t>cg04494298</w:t>
      </w:r>
    </w:p>
    <w:p w14:paraId="30FC6EBD" w14:textId="77777777" w:rsidR="001E6E99" w:rsidRDefault="001E6E99" w:rsidP="001E6E99">
      <w:r>
        <w:t>cg02518245</w:t>
      </w:r>
    </w:p>
    <w:p w14:paraId="5F3127F8" w14:textId="77777777" w:rsidR="001E6E99" w:rsidRDefault="001E6E99" w:rsidP="001E6E99">
      <w:r>
        <w:t>cg20920163</w:t>
      </w:r>
    </w:p>
    <w:p w14:paraId="7BD730BA" w14:textId="77777777" w:rsidR="001E6E99" w:rsidRDefault="001E6E99" w:rsidP="001E6E99">
      <w:r>
        <w:t>cg10014112</w:t>
      </w:r>
    </w:p>
    <w:p w14:paraId="09755565" w14:textId="77777777" w:rsidR="001E6E99" w:rsidRDefault="001E6E99" w:rsidP="001E6E99">
      <w:r>
        <w:t>cg07821424</w:t>
      </w:r>
    </w:p>
    <w:p w14:paraId="7559C70D" w14:textId="77777777" w:rsidR="001E6E99" w:rsidRDefault="001E6E99" w:rsidP="001E6E99">
      <w:r>
        <w:t>cg00197389</w:t>
      </w:r>
    </w:p>
    <w:p w14:paraId="103622E1" w14:textId="77777777" w:rsidR="001E6E99" w:rsidRDefault="001E6E99" w:rsidP="001E6E99">
      <w:r>
        <w:t>cg26528623</w:t>
      </w:r>
    </w:p>
    <w:p w14:paraId="07E4CD9C" w14:textId="77777777" w:rsidR="001E6E99" w:rsidRDefault="001E6E99" w:rsidP="001E6E99">
      <w:r>
        <w:t>cg01985330</w:t>
      </w:r>
    </w:p>
    <w:p w14:paraId="6FB0922A" w14:textId="77777777" w:rsidR="001E6E99" w:rsidRDefault="001E6E99" w:rsidP="001E6E99">
      <w:r>
        <w:t>cg01292980</w:t>
      </w:r>
    </w:p>
    <w:p w14:paraId="63E453CF" w14:textId="77777777" w:rsidR="001E6E99" w:rsidRDefault="001E6E99" w:rsidP="001E6E99">
      <w:r>
        <w:t>cg10778113</w:t>
      </w:r>
    </w:p>
    <w:p w14:paraId="49702475" w14:textId="77777777" w:rsidR="001E6E99" w:rsidRDefault="001E6E99" w:rsidP="001E6E99">
      <w:r>
        <w:t>cg14051805</w:t>
      </w:r>
    </w:p>
    <w:p w14:paraId="6E338ACC" w14:textId="77777777" w:rsidR="001E6E99" w:rsidRDefault="001E6E99" w:rsidP="001E6E99">
      <w:r>
        <w:t>cg16230724</w:t>
      </w:r>
    </w:p>
    <w:p w14:paraId="4A609C56" w14:textId="77777777" w:rsidR="001E6E99" w:rsidRDefault="001E6E99" w:rsidP="001E6E99">
      <w:r>
        <w:t>cg05660656</w:t>
      </w:r>
    </w:p>
    <w:p w14:paraId="775A5C31" w14:textId="77777777" w:rsidR="001E6E99" w:rsidRDefault="001E6E99" w:rsidP="001E6E99">
      <w:r>
        <w:t>cg13943731</w:t>
      </w:r>
    </w:p>
    <w:p w14:paraId="608FB28B" w14:textId="77777777" w:rsidR="001E6E99" w:rsidRDefault="001E6E99" w:rsidP="001E6E99">
      <w:r>
        <w:t>cg21211480</w:t>
      </w:r>
    </w:p>
    <w:p w14:paraId="03C16A52" w14:textId="77777777" w:rsidR="001E6E99" w:rsidRDefault="001E6E99" w:rsidP="001E6E99">
      <w:r>
        <w:t>cg11479223</w:t>
      </w:r>
    </w:p>
    <w:p w14:paraId="2E188DE1" w14:textId="77777777" w:rsidR="001E6E99" w:rsidRDefault="001E6E99" w:rsidP="001E6E99">
      <w:r>
        <w:t>cg02580085</w:t>
      </w:r>
    </w:p>
    <w:p w14:paraId="7F07AC27" w14:textId="77777777" w:rsidR="001E6E99" w:rsidRDefault="001E6E99" w:rsidP="001E6E99">
      <w:r>
        <w:t>cg09306641</w:t>
      </w:r>
    </w:p>
    <w:p w14:paraId="646455F1" w14:textId="77777777" w:rsidR="001E6E99" w:rsidRDefault="001E6E99" w:rsidP="001E6E99">
      <w:r>
        <w:t>cg07907474</w:t>
      </w:r>
    </w:p>
    <w:p w14:paraId="7841EF77" w14:textId="77777777" w:rsidR="001E6E99" w:rsidRDefault="001E6E99" w:rsidP="001E6E99">
      <w:r>
        <w:t>cg22614142</w:t>
      </w:r>
    </w:p>
    <w:p w14:paraId="148C9E2C" w14:textId="77777777" w:rsidR="001E6E99" w:rsidRDefault="001E6E99" w:rsidP="001E6E99">
      <w:r>
        <w:t>cg15287092</w:t>
      </w:r>
    </w:p>
    <w:p w14:paraId="719CADDC" w14:textId="77777777" w:rsidR="001E6E99" w:rsidRDefault="001E6E99" w:rsidP="001E6E99">
      <w:r>
        <w:t>cg22202558</w:t>
      </w:r>
    </w:p>
    <w:p w14:paraId="22C6D3C0" w14:textId="77777777" w:rsidR="001E6E99" w:rsidRDefault="001E6E99" w:rsidP="001E6E99">
      <w:r>
        <w:t>cg02640104</w:t>
      </w:r>
    </w:p>
    <w:p w14:paraId="40B625EC" w14:textId="77777777" w:rsidR="001E6E99" w:rsidRDefault="001E6E99" w:rsidP="001E6E99">
      <w:r>
        <w:t>cg06027584</w:t>
      </w:r>
    </w:p>
    <w:p w14:paraId="26D998EA" w14:textId="77777777" w:rsidR="001E6E99" w:rsidRDefault="001E6E99" w:rsidP="001E6E99">
      <w:r>
        <w:t>cg06484274</w:t>
      </w:r>
    </w:p>
    <w:p w14:paraId="04CC1C1B" w14:textId="77777777" w:rsidR="001E6E99" w:rsidRDefault="001E6E99" w:rsidP="001E6E99">
      <w:r>
        <w:t>cg11280732</w:t>
      </w:r>
    </w:p>
    <w:p w14:paraId="255EFC25" w14:textId="77777777" w:rsidR="001E6E99" w:rsidRDefault="001E6E99" w:rsidP="001E6E99">
      <w:r>
        <w:t>cg14608770</w:t>
      </w:r>
    </w:p>
    <w:p w14:paraId="47FBE418" w14:textId="77777777" w:rsidR="001E6E99" w:rsidRDefault="001E6E99" w:rsidP="001E6E99">
      <w:r>
        <w:t>cg10566963</w:t>
      </w:r>
    </w:p>
    <w:p w14:paraId="256A3F97" w14:textId="77777777" w:rsidR="001E6E99" w:rsidRDefault="001E6E99" w:rsidP="001E6E99">
      <w:r>
        <w:t>cg23144722</w:t>
      </w:r>
    </w:p>
    <w:p w14:paraId="781659A5" w14:textId="77777777" w:rsidR="001E6E99" w:rsidRDefault="001E6E99" w:rsidP="001E6E99">
      <w:r>
        <w:t>cg27207809</w:t>
      </w:r>
    </w:p>
    <w:p w14:paraId="0C7A0E53" w14:textId="77777777" w:rsidR="001E6E99" w:rsidRDefault="001E6E99" w:rsidP="001E6E99">
      <w:r>
        <w:t>cg11879444</w:t>
      </w:r>
    </w:p>
    <w:p w14:paraId="41843189" w14:textId="77777777" w:rsidR="001E6E99" w:rsidRDefault="001E6E99" w:rsidP="001E6E99">
      <w:r>
        <w:t>cg03141232</w:t>
      </w:r>
    </w:p>
    <w:p w14:paraId="076D3522" w14:textId="77777777" w:rsidR="001E6E99" w:rsidRDefault="001E6E99" w:rsidP="001E6E99">
      <w:r>
        <w:t>cg15647296</w:t>
      </w:r>
    </w:p>
    <w:p w14:paraId="039BFD19" w14:textId="77777777" w:rsidR="001E6E99" w:rsidRDefault="001E6E99" w:rsidP="001E6E99">
      <w:r>
        <w:t>cg00552684</w:t>
      </w:r>
    </w:p>
    <w:p w14:paraId="12494DD9" w14:textId="77777777" w:rsidR="001E6E99" w:rsidRDefault="001E6E99" w:rsidP="001E6E99">
      <w:r>
        <w:t>cg06060137</w:t>
      </w:r>
    </w:p>
    <w:p w14:paraId="213C464A" w14:textId="77777777" w:rsidR="001E6E99" w:rsidRDefault="001E6E99" w:rsidP="001E6E99">
      <w:r>
        <w:t>cg15461431</w:t>
      </w:r>
    </w:p>
    <w:p w14:paraId="20615129" w14:textId="77777777" w:rsidR="001E6E99" w:rsidRDefault="001E6E99" w:rsidP="001E6E99">
      <w:r>
        <w:t>cg26537443</w:t>
      </w:r>
    </w:p>
    <w:p w14:paraId="50736849" w14:textId="77777777" w:rsidR="001E6E99" w:rsidRDefault="001E6E99" w:rsidP="001E6E99">
      <w:r>
        <w:t>cg06228138</w:t>
      </w:r>
    </w:p>
    <w:p w14:paraId="7674A2EA" w14:textId="77777777" w:rsidR="001E6E99" w:rsidRDefault="001E6E99" w:rsidP="001E6E99">
      <w:r>
        <w:t>cg20267559</w:t>
      </w:r>
    </w:p>
    <w:p w14:paraId="739AE883" w14:textId="77777777" w:rsidR="001E6E99" w:rsidRDefault="001E6E99" w:rsidP="001E6E99">
      <w:r>
        <w:t>cg07934856</w:t>
      </w:r>
    </w:p>
    <w:p w14:paraId="18D6CD06" w14:textId="77777777" w:rsidR="001E6E99" w:rsidRDefault="001E6E99" w:rsidP="001E6E99">
      <w:r>
        <w:t>cg20983004</w:t>
      </w:r>
    </w:p>
    <w:p w14:paraId="03841428" w14:textId="77777777" w:rsidR="001E6E99" w:rsidRDefault="001E6E99" w:rsidP="001E6E99">
      <w:r>
        <w:t>cg26363053</w:t>
      </w:r>
    </w:p>
    <w:p w14:paraId="7D06061D" w14:textId="77777777" w:rsidR="001E6E99" w:rsidRDefault="001E6E99" w:rsidP="001E6E99">
      <w:r>
        <w:t>cg06239350</w:t>
      </w:r>
    </w:p>
    <w:p w14:paraId="6B258097" w14:textId="77777777" w:rsidR="001E6E99" w:rsidRDefault="001E6E99" w:rsidP="001E6E99">
      <w:r>
        <w:t>cg05293861</w:t>
      </w:r>
    </w:p>
    <w:p w14:paraId="18C31D04" w14:textId="77777777" w:rsidR="001E6E99" w:rsidRDefault="001E6E99" w:rsidP="001E6E99">
      <w:r>
        <w:t>cg06484075</w:t>
      </w:r>
    </w:p>
    <w:p w14:paraId="103CD52F" w14:textId="77777777" w:rsidR="001E6E99" w:rsidRDefault="001E6E99" w:rsidP="001E6E99">
      <w:r>
        <w:t>cg14344550</w:t>
      </w:r>
    </w:p>
    <w:p w14:paraId="08CB1E6E" w14:textId="77777777" w:rsidR="001E6E99" w:rsidRDefault="001E6E99" w:rsidP="001E6E99">
      <w:r>
        <w:t>cg05190033</w:t>
      </w:r>
    </w:p>
    <w:p w14:paraId="735B17D5" w14:textId="77777777" w:rsidR="001E6E99" w:rsidRDefault="001E6E99" w:rsidP="001E6E99">
      <w:r>
        <w:t>cg05203113</w:t>
      </w:r>
    </w:p>
    <w:p w14:paraId="08AE373A" w14:textId="77777777" w:rsidR="001E6E99" w:rsidRDefault="001E6E99" w:rsidP="001E6E99">
      <w:r>
        <w:t>cg01875106</w:t>
      </w:r>
    </w:p>
    <w:p w14:paraId="1E894E77" w14:textId="77777777" w:rsidR="001E6E99" w:rsidRDefault="001E6E99" w:rsidP="001E6E99">
      <w:r>
        <w:t>cg05191655</w:t>
      </w:r>
    </w:p>
    <w:p w14:paraId="1493ED05" w14:textId="77777777" w:rsidR="001E6E99" w:rsidRDefault="001E6E99" w:rsidP="001E6E99">
      <w:r>
        <w:t>cg02090171</w:t>
      </w:r>
    </w:p>
    <w:p w14:paraId="09F89EBA" w14:textId="77777777" w:rsidR="001E6E99" w:rsidRDefault="001E6E99" w:rsidP="001E6E99">
      <w:r>
        <w:t>cg03078551</w:t>
      </w:r>
    </w:p>
    <w:p w14:paraId="21EE0B1B" w14:textId="77777777" w:rsidR="001E6E99" w:rsidRDefault="001E6E99" w:rsidP="001E6E99">
      <w:r>
        <w:t>cg17572196</w:t>
      </w:r>
    </w:p>
    <w:p w14:paraId="442CD3DD" w14:textId="77777777" w:rsidR="001E6E99" w:rsidRDefault="001E6E99" w:rsidP="001E6E99">
      <w:r>
        <w:t>cg24875518</w:t>
      </w:r>
    </w:p>
    <w:p w14:paraId="06C8A2F3" w14:textId="77777777" w:rsidR="001E6E99" w:rsidRDefault="001E6E99" w:rsidP="001E6E99">
      <w:r>
        <w:t>cg19080354</w:t>
      </w:r>
    </w:p>
    <w:p w14:paraId="5A1FF9B3" w14:textId="77777777" w:rsidR="001E6E99" w:rsidRDefault="001E6E99" w:rsidP="001E6E99">
      <w:r>
        <w:t>cg14962296</w:t>
      </w:r>
    </w:p>
    <w:p w14:paraId="17BB356D" w14:textId="77777777" w:rsidR="001E6E99" w:rsidRDefault="001E6E99" w:rsidP="001E6E99">
      <w:r>
        <w:t>cg10019684</w:t>
      </w:r>
    </w:p>
    <w:p w14:paraId="03FD5192" w14:textId="77777777" w:rsidR="001E6E99" w:rsidRDefault="001E6E99" w:rsidP="001E6E99">
      <w:r>
        <w:t>cg06478823</w:t>
      </w:r>
    </w:p>
    <w:p w14:paraId="282EFFA5" w14:textId="77777777" w:rsidR="001E6E99" w:rsidRDefault="001E6E99" w:rsidP="001E6E99">
      <w:r>
        <w:t>cg15188547</w:t>
      </w:r>
    </w:p>
    <w:p w14:paraId="2E1219DC" w14:textId="77777777" w:rsidR="001E6E99" w:rsidRDefault="001E6E99" w:rsidP="001E6E99">
      <w:r>
        <w:t>cg08384913</w:t>
      </w:r>
    </w:p>
    <w:p w14:paraId="0776DA40" w14:textId="77777777" w:rsidR="001E6E99" w:rsidRDefault="001E6E99" w:rsidP="001E6E99">
      <w:r>
        <w:t>cg13957558</w:t>
      </w:r>
    </w:p>
    <w:p w14:paraId="759F8E1B" w14:textId="77777777" w:rsidR="001E6E99" w:rsidRDefault="001E6E99" w:rsidP="001E6E99">
      <w:r>
        <w:t>cg26209151</w:t>
      </w:r>
    </w:p>
    <w:p w14:paraId="051B9F3E" w14:textId="77777777" w:rsidR="001E6E99" w:rsidRDefault="001E6E99" w:rsidP="001E6E99">
      <w:r>
        <w:t>cg18556792</w:t>
      </w:r>
    </w:p>
    <w:p w14:paraId="0FB8C3B3" w14:textId="77777777" w:rsidR="001E6E99" w:rsidRDefault="001E6E99" w:rsidP="001E6E99">
      <w:r>
        <w:t>cg22457769</w:t>
      </w:r>
    </w:p>
    <w:p w14:paraId="3E386A04" w14:textId="77777777" w:rsidR="001E6E99" w:rsidRDefault="001E6E99" w:rsidP="001E6E99">
      <w:r>
        <w:t>cg03190140</w:t>
      </w:r>
    </w:p>
    <w:p w14:paraId="1547F9F1" w14:textId="77777777" w:rsidR="001E6E99" w:rsidRDefault="001E6E99" w:rsidP="001E6E99">
      <w:r>
        <w:t>cg24953428</w:t>
      </w:r>
    </w:p>
    <w:p w14:paraId="054C47E7" w14:textId="77777777" w:rsidR="001E6E99" w:rsidRDefault="001E6E99" w:rsidP="001E6E99">
      <w:r>
        <w:t>cg14033341</w:t>
      </w:r>
    </w:p>
    <w:p w14:paraId="5A6F28FB" w14:textId="77777777" w:rsidR="001E6E99" w:rsidRDefault="001E6E99" w:rsidP="001E6E99">
      <w:r>
        <w:t>cg05014660</w:t>
      </w:r>
    </w:p>
    <w:p w14:paraId="75840AA2" w14:textId="77777777" w:rsidR="001E6E99" w:rsidRDefault="001E6E99" w:rsidP="001E6E99">
      <w:r>
        <w:t>cg19391247</w:t>
      </w:r>
    </w:p>
    <w:p w14:paraId="6598E6CE" w14:textId="77777777" w:rsidR="001E6E99" w:rsidRDefault="001E6E99" w:rsidP="001E6E99">
      <w:r>
        <w:t>cg11571304</w:t>
      </w:r>
    </w:p>
    <w:p w14:paraId="35DB53B7" w14:textId="77777777" w:rsidR="001E6E99" w:rsidRDefault="001E6E99" w:rsidP="001E6E99">
      <w:r>
        <w:t>cg24413842</w:t>
      </w:r>
    </w:p>
    <w:p w14:paraId="3A275604" w14:textId="77777777" w:rsidR="001E6E99" w:rsidRDefault="001E6E99" w:rsidP="001E6E99">
      <w:r>
        <w:t>cg21223843</w:t>
      </w:r>
    </w:p>
    <w:p w14:paraId="121BBCAF" w14:textId="77777777" w:rsidR="001E6E99" w:rsidRDefault="001E6E99" w:rsidP="001E6E99">
      <w:r>
        <w:t>cg11622164</w:t>
      </w:r>
    </w:p>
    <w:p w14:paraId="4D224843" w14:textId="77777777" w:rsidR="001E6E99" w:rsidRDefault="001E6E99" w:rsidP="001E6E99">
      <w:r>
        <w:t>cg23920953</w:t>
      </w:r>
    </w:p>
    <w:p w14:paraId="373AFF24" w14:textId="77777777" w:rsidR="001E6E99" w:rsidRDefault="001E6E99" w:rsidP="001E6E99">
      <w:r>
        <w:t>cg07985890</w:t>
      </w:r>
    </w:p>
    <w:p w14:paraId="6D5AE8E2" w14:textId="77777777" w:rsidR="001E6E99" w:rsidRDefault="001E6E99" w:rsidP="001E6E99">
      <w:r>
        <w:t>cg18175247</w:t>
      </w:r>
    </w:p>
    <w:p w14:paraId="53A51A04" w14:textId="77777777" w:rsidR="001E6E99" w:rsidRDefault="001E6E99" w:rsidP="001E6E99">
      <w:r>
        <w:t>cg04208750</w:t>
      </w:r>
    </w:p>
    <w:p w14:paraId="7FE3E54A" w14:textId="77777777" w:rsidR="001E6E99" w:rsidRDefault="001E6E99" w:rsidP="001E6E99">
      <w:r>
        <w:t>cg22478240</w:t>
      </w:r>
    </w:p>
    <w:p w14:paraId="64E03FEB" w14:textId="77777777" w:rsidR="001E6E99" w:rsidRDefault="001E6E99" w:rsidP="001E6E99">
      <w:r>
        <w:t>cg12050641</w:t>
      </w:r>
    </w:p>
    <w:p w14:paraId="0A00F3EA" w14:textId="77777777" w:rsidR="001E6E99" w:rsidRDefault="001E6E99" w:rsidP="001E6E99">
      <w:r>
        <w:t>cg11953749</w:t>
      </w:r>
    </w:p>
    <w:p w14:paraId="619A0DCE" w14:textId="77777777" w:rsidR="001E6E99" w:rsidRDefault="001E6E99" w:rsidP="001E6E99">
      <w:r>
        <w:t>cg00466071</w:t>
      </w:r>
    </w:p>
    <w:p w14:paraId="6E1081B5" w14:textId="77777777" w:rsidR="001E6E99" w:rsidRDefault="001E6E99" w:rsidP="001E6E99">
      <w:r>
        <w:t>cg14282114</w:t>
      </w:r>
    </w:p>
    <w:p w14:paraId="0A4CEFD9" w14:textId="77777777" w:rsidR="001E6E99" w:rsidRDefault="001E6E99" w:rsidP="001E6E99">
      <w:r>
        <w:t>cg02852182</w:t>
      </w:r>
    </w:p>
    <w:p w14:paraId="449A0B4F" w14:textId="77777777" w:rsidR="001E6E99" w:rsidRDefault="001E6E99" w:rsidP="001E6E99">
      <w:r>
        <w:t>cg19789466</w:t>
      </w:r>
    </w:p>
    <w:p w14:paraId="64B0A75F" w14:textId="77777777" w:rsidR="001E6E99" w:rsidRDefault="001E6E99" w:rsidP="001E6E99">
      <w:r>
        <w:t>cg10077311</w:t>
      </w:r>
    </w:p>
    <w:p w14:paraId="6811C0E6" w14:textId="77777777" w:rsidR="001E6E99" w:rsidRDefault="001E6E99" w:rsidP="001E6E99">
      <w:r>
        <w:t>cg07340719</w:t>
      </w:r>
    </w:p>
    <w:p w14:paraId="0C222C26" w14:textId="77777777" w:rsidR="001E6E99" w:rsidRDefault="001E6E99" w:rsidP="001E6E99">
      <w:r>
        <w:t>cg19780831</w:t>
      </w:r>
    </w:p>
    <w:p w14:paraId="16045332" w14:textId="77777777" w:rsidR="001E6E99" w:rsidRDefault="001E6E99" w:rsidP="001E6E99">
      <w:r>
        <w:t>cg11827097</w:t>
      </w:r>
    </w:p>
    <w:p w14:paraId="3EF87124" w14:textId="77777777" w:rsidR="001E6E99" w:rsidRDefault="001E6E99" w:rsidP="001E6E99">
      <w:r>
        <w:t>cg17071855</w:t>
      </w:r>
    </w:p>
    <w:p w14:paraId="5C1952F6" w14:textId="77777777" w:rsidR="001E6E99" w:rsidRDefault="001E6E99" w:rsidP="001E6E99">
      <w:r>
        <w:t>cg00287122</w:t>
      </w:r>
    </w:p>
    <w:p w14:paraId="52907BE3" w14:textId="77777777" w:rsidR="001E6E99" w:rsidRDefault="001E6E99" w:rsidP="001E6E99">
      <w:r>
        <w:t>cg08564172</w:t>
      </w:r>
    </w:p>
    <w:p w14:paraId="0BED891D" w14:textId="77777777" w:rsidR="001E6E99" w:rsidRDefault="001E6E99" w:rsidP="001E6E99">
      <w:r>
        <w:t>cg00644330</w:t>
      </w:r>
    </w:p>
    <w:p w14:paraId="32B1C240" w14:textId="77777777" w:rsidR="001E6E99" w:rsidRDefault="001E6E99" w:rsidP="001E6E99">
      <w:r>
        <w:t>cg14084907</w:t>
      </w:r>
    </w:p>
    <w:p w14:paraId="6875EB3D" w14:textId="77777777" w:rsidR="001E6E99" w:rsidRDefault="001E6E99" w:rsidP="001E6E99">
      <w:r>
        <w:t>cg00807353</w:t>
      </w:r>
    </w:p>
    <w:p w14:paraId="0ECE62C6" w14:textId="77777777" w:rsidR="001E6E99" w:rsidRDefault="001E6E99" w:rsidP="001E6E99">
      <w:r>
        <w:t>cg01288089</w:t>
      </w:r>
    </w:p>
    <w:p w14:paraId="1EAFF0B7" w14:textId="77777777" w:rsidR="001E6E99" w:rsidRDefault="001E6E99" w:rsidP="001E6E99">
      <w:r>
        <w:t>cg15237757</w:t>
      </w:r>
    </w:p>
    <w:p w14:paraId="5EB26B74" w14:textId="77777777" w:rsidR="001E6E99" w:rsidRDefault="001E6E99" w:rsidP="001E6E99">
      <w:r>
        <w:t>cg13500480</w:t>
      </w:r>
    </w:p>
    <w:p w14:paraId="7DD12C36" w14:textId="77777777" w:rsidR="001E6E99" w:rsidRDefault="001E6E99" w:rsidP="001E6E99">
      <w:r>
        <w:t>cg17394978</w:t>
      </w:r>
    </w:p>
    <w:p w14:paraId="5C9A031C" w14:textId="77777777" w:rsidR="001E6E99" w:rsidRDefault="001E6E99" w:rsidP="001E6E99">
      <w:r>
        <w:t>cg01201120</w:t>
      </w:r>
    </w:p>
    <w:p w14:paraId="1B762DCE" w14:textId="77777777" w:rsidR="001E6E99" w:rsidRDefault="001E6E99" w:rsidP="001E6E99">
      <w:r>
        <w:t>cg17148219</w:t>
      </w:r>
    </w:p>
    <w:p w14:paraId="1FC7E924" w14:textId="77777777" w:rsidR="001E6E99" w:rsidRDefault="001E6E99" w:rsidP="001E6E99">
      <w:r>
        <w:t>cg05826162</w:t>
      </w:r>
    </w:p>
    <w:p w14:paraId="5347D17C" w14:textId="77777777" w:rsidR="001E6E99" w:rsidRDefault="001E6E99" w:rsidP="001E6E99">
      <w:r>
        <w:t>cg03661298</w:t>
      </w:r>
    </w:p>
    <w:p w14:paraId="053C5FDC" w14:textId="77777777" w:rsidR="001E6E99" w:rsidRDefault="001E6E99" w:rsidP="001E6E99">
      <w:r>
        <w:t>cg09328979</w:t>
      </w:r>
    </w:p>
    <w:p w14:paraId="78363E48" w14:textId="77777777" w:rsidR="001E6E99" w:rsidRDefault="001E6E99" w:rsidP="001E6E99">
      <w:r>
        <w:t>cg16327891</w:t>
      </w:r>
    </w:p>
    <w:p w14:paraId="5400354F" w14:textId="77777777" w:rsidR="001E6E99" w:rsidRDefault="001E6E99" w:rsidP="001E6E99">
      <w:r>
        <w:t>cg25557277</w:t>
      </w:r>
    </w:p>
    <w:p w14:paraId="2709F9EF" w14:textId="77777777" w:rsidR="001E6E99" w:rsidRDefault="001E6E99" w:rsidP="001E6E99">
      <w:r>
        <w:t>cg26711732</w:t>
      </w:r>
    </w:p>
    <w:p w14:paraId="44C5FE52" w14:textId="77777777" w:rsidR="001E6E99" w:rsidRDefault="001E6E99" w:rsidP="001E6E99">
      <w:r>
        <w:t>cg11855710</w:t>
      </w:r>
    </w:p>
    <w:p w14:paraId="7ABA67FA" w14:textId="77777777" w:rsidR="001E6E99" w:rsidRDefault="001E6E99" w:rsidP="001E6E99">
      <w:r>
        <w:t>cg23676869</w:t>
      </w:r>
    </w:p>
    <w:p w14:paraId="5C33DA01" w14:textId="77777777" w:rsidR="001E6E99" w:rsidRDefault="001E6E99" w:rsidP="001E6E99">
      <w:r>
        <w:t>cg10236838</w:t>
      </w:r>
    </w:p>
    <w:p w14:paraId="4C3F3FB0" w14:textId="77777777" w:rsidR="001E6E99" w:rsidRDefault="001E6E99" w:rsidP="001E6E99">
      <w:r>
        <w:t>cg14425468</w:t>
      </w:r>
    </w:p>
    <w:p w14:paraId="317B2F49" w14:textId="77777777" w:rsidR="001E6E99" w:rsidRDefault="001E6E99" w:rsidP="001E6E99">
      <w:r>
        <w:t>cg11576424</w:t>
      </w:r>
    </w:p>
    <w:p w14:paraId="5DD1D005" w14:textId="77777777" w:rsidR="001E6E99" w:rsidRDefault="001E6E99" w:rsidP="001E6E99">
      <w:r>
        <w:t>cg04694633</w:t>
      </w:r>
    </w:p>
    <w:p w14:paraId="55263B1D" w14:textId="77777777" w:rsidR="001E6E99" w:rsidRDefault="001E6E99" w:rsidP="001E6E99">
      <w:r>
        <w:t>cg10187421</w:t>
      </w:r>
    </w:p>
    <w:p w14:paraId="36B6A592" w14:textId="77777777" w:rsidR="001E6E99" w:rsidRDefault="001E6E99" w:rsidP="001E6E99">
      <w:r>
        <w:t>cg23516953</w:t>
      </w:r>
    </w:p>
    <w:p w14:paraId="17FAAA4F" w14:textId="77777777" w:rsidR="001E6E99" w:rsidRDefault="001E6E99" w:rsidP="001E6E99">
      <w:r>
        <w:t>cg02821484</w:t>
      </w:r>
    </w:p>
    <w:p w14:paraId="06644B21" w14:textId="77777777" w:rsidR="001E6E99" w:rsidRDefault="001E6E99" w:rsidP="001E6E99">
      <w:r>
        <w:t>cg03336270</w:t>
      </w:r>
    </w:p>
    <w:p w14:paraId="50A2EDD4" w14:textId="77777777" w:rsidR="001E6E99" w:rsidRDefault="001E6E99" w:rsidP="001E6E99">
      <w:r>
        <w:t>cg17445840</w:t>
      </w:r>
    </w:p>
    <w:p w14:paraId="158ACABD" w14:textId="77777777" w:rsidR="001E6E99" w:rsidRDefault="001E6E99" w:rsidP="001E6E99">
      <w:r>
        <w:t>cg25621667</w:t>
      </w:r>
    </w:p>
    <w:p w14:paraId="08907DA5" w14:textId="77777777" w:rsidR="001E6E99" w:rsidRDefault="001E6E99" w:rsidP="001E6E99">
      <w:r>
        <w:t>cg01622399</w:t>
      </w:r>
    </w:p>
    <w:p w14:paraId="2A30D346" w14:textId="77777777" w:rsidR="001E6E99" w:rsidRDefault="001E6E99" w:rsidP="001E6E99">
      <w:r>
        <w:t>cg04844987</w:t>
      </w:r>
    </w:p>
    <w:p w14:paraId="2E25DDFA" w14:textId="77777777" w:rsidR="001E6E99" w:rsidRDefault="001E6E99" w:rsidP="001E6E99">
      <w:r>
        <w:t>cg18811155</w:t>
      </w:r>
    </w:p>
    <w:p w14:paraId="7DC18679" w14:textId="77777777" w:rsidR="001E6E99" w:rsidRDefault="001E6E99" w:rsidP="001E6E99">
      <w:r>
        <w:t>cg26305062</w:t>
      </w:r>
    </w:p>
    <w:p w14:paraId="0450DB2E" w14:textId="77777777" w:rsidR="001E6E99" w:rsidRDefault="001E6E99" w:rsidP="001E6E99">
      <w:r>
        <w:t>cg27102304</w:t>
      </w:r>
    </w:p>
    <w:p w14:paraId="2CF513B5" w14:textId="77777777" w:rsidR="001E6E99" w:rsidRDefault="001E6E99" w:rsidP="001E6E99">
      <w:r>
        <w:t>cg14480249</w:t>
      </w:r>
    </w:p>
    <w:p w14:paraId="5101CFBC" w14:textId="77777777" w:rsidR="001E6E99" w:rsidRDefault="001E6E99" w:rsidP="001E6E99">
      <w:r>
        <w:t>cg17252260</w:t>
      </w:r>
    </w:p>
    <w:p w14:paraId="4D8B35FD" w14:textId="77777777" w:rsidR="001E6E99" w:rsidRDefault="001E6E99" w:rsidP="001E6E99">
      <w:r>
        <w:t>cg06711306</w:t>
      </w:r>
    </w:p>
    <w:p w14:paraId="70A30AD1" w14:textId="77777777" w:rsidR="001E6E99" w:rsidRDefault="001E6E99" w:rsidP="001E6E99">
      <w:r>
        <w:t>cg05907835</w:t>
      </w:r>
    </w:p>
    <w:p w14:paraId="39E2E0F2" w14:textId="77777777" w:rsidR="001E6E99" w:rsidRDefault="001E6E99" w:rsidP="001E6E99">
      <w:r>
        <w:t>cg23837191</w:t>
      </w:r>
    </w:p>
    <w:p w14:paraId="4FDC88D8" w14:textId="77777777" w:rsidR="001E6E99" w:rsidRDefault="001E6E99" w:rsidP="001E6E99">
      <w:r>
        <w:t>cg12441242</w:t>
      </w:r>
    </w:p>
    <w:p w14:paraId="5A7A93A5" w14:textId="77777777" w:rsidR="001E6E99" w:rsidRDefault="001E6E99" w:rsidP="001E6E99">
      <w:r>
        <w:t>cg23005102</w:t>
      </w:r>
    </w:p>
    <w:p w14:paraId="2B7EFE3B" w14:textId="77777777" w:rsidR="001E6E99" w:rsidRDefault="001E6E99" w:rsidP="001E6E99">
      <w:r>
        <w:t>cg18174005</w:t>
      </w:r>
    </w:p>
    <w:p w14:paraId="41EBD661" w14:textId="77777777" w:rsidR="001E6E99" w:rsidRDefault="001E6E99" w:rsidP="001E6E99">
      <w:r>
        <w:t>cg09225373</w:t>
      </w:r>
    </w:p>
    <w:p w14:paraId="0F8C22E1" w14:textId="77777777" w:rsidR="001E6E99" w:rsidRDefault="001E6E99" w:rsidP="001E6E99">
      <w:r>
        <w:t>cg27628372</w:t>
      </w:r>
    </w:p>
    <w:p w14:paraId="0E22CAD6" w14:textId="77777777" w:rsidR="001E6E99" w:rsidRDefault="001E6E99" w:rsidP="001E6E99">
      <w:r>
        <w:t>cg03617435</w:t>
      </w:r>
    </w:p>
    <w:p w14:paraId="67CC36F3" w14:textId="77777777" w:rsidR="001E6E99" w:rsidRDefault="001E6E99" w:rsidP="001E6E99">
      <w:r>
        <w:t>cg09948687</w:t>
      </w:r>
    </w:p>
    <w:p w14:paraId="206505DC" w14:textId="77777777" w:rsidR="001E6E99" w:rsidRDefault="001E6E99" w:rsidP="001E6E99">
      <w:r>
        <w:t>cg11619961</w:t>
      </w:r>
    </w:p>
    <w:p w14:paraId="5E9E8CE1" w14:textId="77777777" w:rsidR="001E6E99" w:rsidRDefault="001E6E99" w:rsidP="001E6E99">
      <w:r>
        <w:t>cg12190219</w:t>
      </w:r>
    </w:p>
    <w:p w14:paraId="038F8A47" w14:textId="77777777" w:rsidR="001E6E99" w:rsidRDefault="001E6E99" w:rsidP="001E6E99">
      <w:r>
        <w:t>cg11125851</w:t>
      </w:r>
    </w:p>
    <w:p w14:paraId="34B886E8" w14:textId="77777777" w:rsidR="001E6E99" w:rsidRDefault="001E6E99" w:rsidP="001E6E99">
      <w:r>
        <w:t>cg12258368</w:t>
      </w:r>
    </w:p>
    <w:p w14:paraId="261C4634" w14:textId="77777777" w:rsidR="001E6E99" w:rsidRDefault="001E6E99" w:rsidP="001E6E99">
      <w:r>
        <w:t>cg13084525</w:t>
      </w:r>
    </w:p>
    <w:p w14:paraId="25BDFD27" w14:textId="77777777" w:rsidR="001E6E99" w:rsidRDefault="001E6E99" w:rsidP="001E6E99">
      <w:r>
        <w:t>cg01155450</w:t>
      </w:r>
    </w:p>
    <w:p w14:paraId="04A586DB" w14:textId="77777777" w:rsidR="001E6E99" w:rsidRDefault="001E6E99" w:rsidP="001E6E99">
      <w:r>
        <w:t>cg22515971</w:t>
      </w:r>
    </w:p>
    <w:p w14:paraId="5D333030" w14:textId="77777777" w:rsidR="001E6E99" w:rsidRDefault="001E6E99" w:rsidP="001E6E99">
      <w:r>
        <w:t>cg26477511</w:t>
      </w:r>
    </w:p>
    <w:p w14:paraId="0FCC76DC" w14:textId="77777777" w:rsidR="001E6E99" w:rsidRDefault="001E6E99" w:rsidP="001E6E99">
      <w:r>
        <w:t>cg13679714</w:t>
      </w:r>
    </w:p>
    <w:p w14:paraId="31F88C19" w14:textId="77777777" w:rsidR="001E6E99" w:rsidRDefault="001E6E99" w:rsidP="001E6E99">
      <w:r>
        <w:t>cg03639185</w:t>
      </w:r>
    </w:p>
    <w:p w14:paraId="27235B13" w14:textId="77777777" w:rsidR="001E6E99" w:rsidRDefault="001E6E99" w:rsidP="001E6E99">
      <w:r>
        <w:t>cg00994306</w:t>
      </w:r>
    </w:p>
    <w:p w14:paraId="1269A007" w14:textId="77777777" w:rsidR="001E6E99" w:rsidRDefault="001E6E99" w:rsidP="001E6E99">
      <w:r>
        <w:t>cg08731961</w:t>
      </w:r>
    </w:p>
    <w:p w14:paraId="792CE1E4" w14:textId="77777777" w:rsidR="001E6E99" w:rsidRDefault="001E6E99" w:rsidP="001E6E99">
      <w:r>
        <w:t>cg22854836</w:t>
      </w:r>
    </w:p>
    <w:p w14:paraId="49E2CE41" w14:textId="77777777" w:rsidR="001E6E99" w:rsidRDefault="001E6E99" w:rsidP="001E6E99">
      <w:r>
        <w:t>cg18448570</w:t>
      </w:r>
    </w:p>
    <w:p w14:paraId="1D0F7925" w14:textId="77777777" w:rsidR="001E6E99" w:rsidRDefault="001E6E99" w:rsidP="001E6E99">
      <w:r>
        <w:t>cg03857571</w:t>
      </w:r>
    </w:p>
    <w:p w14:paraId="75A738A2" w14:textId="77777777" w:rsidR="001E6E99" w:rsidRDefault="001E6E99" w:rsidP="001E6E99">
      <w:r>
        <w:t>cg20893039</w:t>
      </w:r>
    </w:p>
    <w:p w14:paraId="2B34A7E6" w14:textId="77777777" w:rsidR="001E6E99" w:rsidRDefault="001E6E99" w:rsidP="001E6E99">
      <w:r>
        <w:t>cg01948202</w:t>
      </w:r>
    </w:p>
    <w:p w14:paraId="1E19DE93" w14:textId="77777777" w:rsidR="001E6E99" w:rsidRDefault="001E6E99" w:rsidP="001E6E99">
      <w:r>
        <w:t>cg06221000</w:t>
      </w:r>
    </w:p>
    <w:p w14:paraId="617C73D5" w14:textId="77777777" w:rsidR="001E6E99" w:rsidRDefault="001E6E99" w:rsidP="001E6E99">
      <w:r>
        <w:t>cg16469353</w:t>
      </w:r>
    </w:p>
    <w:p w14:paraId="7E74A8B0" w14:textId="77777777" w:rsidR="001E6E99" w:rsidRDefault="001E6E99" w:rsidP="001E6E99">
      <w:r>
        <w:t>cg25504086</w:t>
      </w:r>
    </w:p>
    <w:p w14:paraId="5C7860DF" w14:textId="77777777" w:rsidR="001E6E99" w:rsidRDefault="001E6E99" w:rsidP="001E6E99">
      <w:r>
        <w:t>cg04048517</w:t>
      </w:r>
    </w:p>
    <w:p w14:paraId="11292B73" w14:textId="77777777" w:rsidR="001E6E99" w:rsidRDefault="001E6E99" w:rsidP="001E6E99">
      <w:r>
        <w:t>cg24982491</w:t>
      </w:r>
    </w:p>
    <w:p w14:paraId="7374857C" w14:textId="77777777" w:rsidR="001E6E99" w:rsidRDefault="001E6E99" w:rsidP="001E6E99">
      <w:r>
        <w:t>cg00589251</w:t>
      </w:r>
    </w:p>
    <w:p w14:paraId="5831D46A" w14:textId="77777777" w:rsidR="001E6E99" w:rsidRDefault="001E6E99" w:rsidP="001E6E99">
      <w:r>
        <w:t>cg22797514</w:t>
      </w:r>
    </w:p>
    <w:p w14:paraId="0AAED5C8" w14:textId="77777777" w:rsidR="001E6E99" w:rsidRDefault="001E6E99" w:rsidP="001E6E99">
      <w:r>
        <w:t>cg12832011</w:t>
      </w:r>
    </w:p>
    <w:p w14:paraId="704C0304" w14:textId="77777777" w:rsidR="001E6E99" w:rsidRDefault="001E6E99" w:rsidP="001E6E99">
      <w:r>
        <w:t>cg07754492</w:t>
      </w:r>
    </w:p>
    <w:p w14:paraId="2F1C947C" w14:textId="77777777" w:rsidR="001E6E99" w:rsidRDefault="001E6E99" w:rsidP="001E6E99">
      <w:r>
        <w:t>cg18680612</w:t>
      </w:r>
    </w:p>
    <w:p w14:paraId="76791F67" w14:textId="77777777" w:rsidR="001E6E99" w:rsidRDefault="001E6E99" w:rsidP="001E6E99">
      <w:r>
        <w:t>cg15179566</w:t>
      </w:r>
    </w:p>
    <w:p w14:paraId="1FB6A1C4" w14:textId="77777777" w:rsidR="001E6E99" w:rsidRDefault="001E6E99" w:rsidP="001E6E99">
      <w:r>
        <w:t>cg19651159</w:t>
      </w:r>
    </w:p>
    <w:p w14:paraId="3C688CAF" w14:textId="77777777" w:rsidR="001E6E99" w:rsidRDefault="001E6E99" w:rsidP="001E6E99">
      <w:r>
        <w:t>cg12577010</w:t>
      </w:r>
    </w:p>
    <w:p w14:paraId="11E9DD0F" w14:textId="77777777" w:rsidR="001E6E99" w:rsidRDefault="001E6E99" w:rsidP="001E6E99">
      <w:r>
        <w:t>cg17759224</w:t>
      </w:r>
    </w:p>
    <w:p w14:paraId="53D246DD" w14:textId="77777777" w:rsidR="001E6E99" w:rsidRDefault="001E6E99" w:rsidP="001E6E99">
      <w:r>
        <w:t>cg25485801</w:t>
      </w:r>
    </w:p>
    <w:p w14:paraId="44F571E3" w14:textId="77777777" w:rsidR="001E6E99" w:rsidRDefault="001E6E99" w:rsidP="001E6E99">
      <w:r>
        <w:t>cg02890259</w:t>
      </w:r>
    </w:p>
    <w:p w14:paraId="171EF6FF" w14:textId="77777777" w:rsidR="001E6E99" w:rsidRDefault="001E6E99" w:rsidP="001E6E99">
      <w:r>
        <w:t>cg12729623</w:t>
      </w:r>
    </w:p>
    <w:p w14:paraId="19F64CD6" w14:textId="77777777" w:rsidR="001E6E99" w:rsidRDefault="001E6E99" w:rsidP="001E6E99">
      <w:r>
        <w:t>cg05205532</w:t>
      </w:r>
    </w:p>
    <w:p w14:paraId="18EE6A10" w14:textId="77777777" w:rsidR="001E6E99" w:rsidRDefault="001E6E99" w:rsidP="001E6E99">
      <w:r>
        <w:t>cg05702597</w:t>
      </w:r>
    </w:p>
    <w:p w14:paraId="0D67A3C2" w14:textId="77777777" w:rsidR="001E6E99" w:rsidRDefault="001E6E99" w:rsidP="001E6E99">
      <w:r>
        <w:t>cg27599271</w:t>
      </w:r>
    </w:p>
    <w:p w14:paraId="5C0208F0" w14:textId="77777777" w:rsidR="001E6E99" w:rsidRDefault="001E6E99" w:rsidP="001E6E99">
      <w:r>
        <w:t>cg03092551</w:t>
      </w:r>
    </w:p>
    <w:p w14:paraId="551DD99F" w14:textId="77777777" w:rsidR="001E6E99" w:rsidRDefault="001E6E99" w:rsidP="001E6E99">
      <w:r>
        <w:t>cg24945175</w:t>
      </w:r>
    </w:p>
    <w:p w14:paraId="75327AF5" w14:textId="77777777" w:rsidR="001E6E99" w:rsidRDefault="001E6E99" w:rsidP="001E6E99">
      <w:r>
        <w:t>cg13404430</w:t>
      </w:r>
    </w:p>
    <w:p w14:paraId="2CA3ECCF" w14:textId="77777777" w:rsidR="001E6E99" w:rsidRDefault="001E6E99" w:rsidP="001E6E99">
      <w:r>
        <w:t>cg05192497</w:t>
      </w:r>
    </w:p>
    <w:p w14:paraId="27C098F1" w14:textId="77777777" w:rsidR="001E6E99" w:rsidRDefault="001E6E99" w:rsidP="001E6E99">
      <w:r>
        <w:t>cg12846656</w:t>
      </w:r>
    </w:p>
    <w:p w14:paraId="22B823EE" w14:textId="77777777" w:rsidR="001E6E99" w:rsidRDefault="001E6E99" w:rsidP="001E6E99">
      <w:r>
        <w:t>cg04446653</w:t>
      </w:r>
    </w:p>
    <w:p w14:paraId="0D4714CA" w14:textId="77777777" w:rsidR="001E6E99" w:rsidRDefault="001E6E99" w:rsidP="001E6E99">
      <w:r>
        <w:t>cg11036631</w:t>
      </w:r>
    </w:p>
    <w:p w14:paraId="7AF54D1D" w14:textId="77777777" w:rsidR="001E6E99" w:rsidRDefault="001E6E99" w:rsidP="001E6E99">
      <w:r>
        <w:t>cg00438616</w:t>
      </w:r>
    </w:p>
    <w:p w14:paraId="2F9C5988" w14:textId="77777777" w:rsidR="001E6E99" w:rsidRDefault="001E6E99" w:rsidP="001E6E99">
      <w:r>
        <w:t>cg03532030</w:t>
      </w:r>
    </w:p>
    <w:p w14:paraId="1C2383F6" w14:textId="77777777" w:rsidR="001E6E99" w:rsidRDefault="001E6E99" w:rsidP="001E6E99">
      <w:r>
        <w:t>cg13126265</w:t>
      </w:r>
    </w:p>
    <w:p w14:paraId="198A27C5" w14:textId="77777777" w:rsidR="001E6E99" w:rsidRDefault="001E6E99" w:rsidP="001E6E99">
      <w:r>
        <w:t>cg18434538</w:t>
      </w:r>
    </w:p>
    <w:p w14:paraId="64247B45" w14:textId="77777777" w:rsidR="001E6E99" w:rsidRDefault="001E6E99" w:rsidP="001E6E99">
      <w:r>
        <w:t>cg13492139</w:t>
      </w:r>
    </w:p>
    <w:p w14:paraId="6699E393" w14:textId="77777777" w:rsidR="001E6E99" w:rsidRDefault="001E6E99" w:rsidP="001E6E99">
      <w:r>
        <w:t>cg08249810</w:t>
      </w:r>
    </w:p>
    <w:p w14:paraId="38BC729E" w14:textId="77777777" w:rsidR="001E6E99" w:rsidRDefault="001E6E99" w:rsidP="001E6E99">
      <w:r>
        <w:t>cg03396604</w:t>
      </w:r>
    </w:p>
    <w:p w14:paraId="3085E6AD" w14:textId="77777777" w:rsidR="001E6E99" w:rsidRDefault="001E6E99" w:rsidP="001E6E99">
      <w:r>
        <w:t>cg27032787</w:t>
      </w:r>
    </w:p>
    <w:p w14:paraId="1BEF3512" w14:textId="77777777" w:rsidR="001E6E99" w:rsidRDefault="001E6E99" w:rsidP="001E6E99">
      <w:r>
        <w:t>cg23889684</w:t>
      </w:r>
    </w:p>
    <w:p w14:paraId="42D3AC2F" w14:textId="77777777" w:rsidR="001E6E99" w:rsidRDefault="001E6E99" w:rsidP="001E6E99">
      <w:r>
        <w:t>cg21801132</w:t>
      </w:r>
    </w:p>
    <w:p w14:paraId="4D816D33" w14:textId="77777777" w:rsidR="001E6E99" w:rsidRDefault="001E6E99" w:rsidP="001E6E99">
      <w:r>
        <w:t>cg13884741</w:t>
      </w:r>
    </w:p>
    <w:p w14:paraId="79472D78" w14:textId="77777777" w:rsidR="001E6E99" w:rsidRDefault="001E6E99" w:rsidP="001E6E99">
      <w:r>
        <w:t>cg19100814</w:t>
      </w:r>
    </w:p>
    <w:p w14:paraId="3AA83CAB" w14:textId="77777777" w:rsidR="001E6E99" w:rsidRDefault="001E6E99" w:rsidP="001E6E99">
      <w:r>
        <w:t>cg24028634</w:t>
      </w:r>
    </w:p>
    <w:p w14:paraId="632C517F" w14:textId="77777777" w:rsidR="001E6E99" w:rsidRDefault="001E6E99" w:rsidP="001E6E99">
      <w:r>
        <w:t>cg22416836</w:t>
      </w:r>
    </w:p>
    <w:p w14:paraId="363F6C20" w14:textId="77777777" w:rsidR="001E6E99" w:rsidRDefault="001E6E99" w:rsidP="001E6E99">
      <w:r>
        <w:t>cg13756768</w:t>
      </w:r>
    </w:p>
    <w:p w14:paraId="3A23CC2F" w14:textId="77777777" w:rsidR="001E6E99" w:rsidRDefault="001E6E99" w:rsidP="001E6E99">
      <w:r>
        <w:t>cg01355374</w:t>
      </w:r>
    </w:p>
    <w:p w14:paraId="0A5D08A2" w14:textId="77777777" w:rsidR="001E6E99" w:rsidRDefault="001E6E99" w:rsidP="001E6E99">
      <w:r>
        <w:t>cg14810029</w:t>
      </w:r>
    </w:p>
    <w:p w14:paraId="2E20F55C" w14:textId="77777777" w:rsidR="001E6E99" w:rsidRDefault="001E6E99" w:rsidP="001E6E99">
      <w:r>
        <w:t>cg09551145</w:t>
      </w:r>
    </w:p>
    <w:p w14:paraId="4171A157" w14:textId="77777777" w:rsidR="001E6E99" w:rsidRDefault="001E6E99" w:rsidP="001E6E99">
      <w:r>
        <w:t>cg00924017</w:t>
      </w:r>
    </w:p>
    <w:p w14:paraId="3F47550E" w14:textId="77777777" w:rsidR="001E6E99" w:rsidRDefault="001E6E99" w:rsidP="001E6E99">
      <w:r>
        <w:t>cg06267197</w:t>
      </w:r>
    </w:p>
    <w:p w14:paraId="2E96DABF" w14:textId="77777777" w:rsidR="001E6E99" w:rsidRDefault="001E6E99" w:rsidP="001E6E99">
      <w:r>
        <w:t>cg26959257</w:t>
      </w:r>
    </w:p>
    <w:p w14:paraId="6C529100" w14:textId="77777777" w:rsidR="001E6E99" w:rsidRDefault="001E6E99" w:rsidP="001E6E99">
      <w:r>
        <w:t>cg00700039</w:t>
      </w:r>
    </w:p>
    <w:p w14:paraId="36918F02" w14:textId="77777777" w:rsidR="001E6E99" w:rsidRDefault="001E6E99" w:rsidP="001E6E99">
      <w:r>
        <w:t>cg00695955</w:t>
      </w:r>
    </w:p>
    <w:p w14:paraId="092809AF" w14:textId="77777777" w:rsidR="001E6E99" w:rsidRDefault="001E6E99" w:rsidP="001E6E99">
      <w:r>
        <w:t>cg15258711</w:t>
      </w:r>
    </w:p>
    <w:p w14:paraId="60083CC3" w14:textId="77777777" w:rsidR="001E6E99" w:rsidRDefault="001E6E99" w:rsidP="001E6E99">
      <w:r>
        <w:t>cg25543264</w:t>
      </w:r>
    </w:p>
    <w:p w14:paraId="370FFBE7" w14:textId="77777777" w:rsidR="001E6E99" w:rsidRDefault="001E6E99" w:rsidP="001E6E99">
      <w:r>
        <w:t>cg16933147</w:t>
      </w:r>
    </w:p>
    <w:p w14:paraId="7B3F9871" w14:textId="77777777" w:rsidR="001E6E99" w:rsidRDefault="001E6E99" w:rsidP="001E6E99">
      <w:r>
        <w:t>cg18443412</w:t>
      </w:r>
    </w:p>
    <w:p w14:paraId="51C82AD9" w14:textId="77777777" w:rsidR="001E6E99" w:rsidRDefault="001E6E99" w:rsidP="001E6E99">
      <w:r>
        <w:t>cg13573375</w:t>
      </w:r>
    </w:p>
    <w:p w14:paraId="0720B428" w14:textId="77777777" w:rsidR="001E6E99" w:rsidRDefault="001E6E99" w:rsidP="001E6E99">
      <w:r>
        <w:t>cg26758857</w:t>
      </w:r>
    </w:p>
    <w:p w14:paraId="0CAC1689" w14:textId="77777777" w:rsidR="001E6E99" w:rsidRDefault="001E6E99" w:rsidP="001E6E99">
      <w:r>
        <w:t>cg08469834</w:t>
      </w:r>
    </w:p>
    <w:p w14:paraId="40E93B7E" w14:textId="77777777" w:rsidR="001E6E99" w:rsidRDefault="001E6E99" w:rsidP="001E6E99">
      <w:r>
        <w:t>cg26266789</w:t>
      </w:r>
    </w:p>
    <w:p w14:paraId="4E9C33AE" w14:textId="77777777" w:rsidR="001E6E99" w:rsidRDefault="001E6E99" w:rsidP="001E6E99">
      <w:r>
        <w:t>cg00698602</w:t>
      </w:r>
    </w:p>
    <w:p w14:paraId="59776B0F" w14:textId="77777777" w:rsidR="001E6E99" w:rsidRDefault="001E6E99" w:rsidP="001E6E99">
      <w:r>
        <w:t>cg18577326</w:t>
      </w:r>
    </w:p>
    <w:p w14:paraId="5552F7EA" w14:textId="77777777" w:rsidR="001E6E99" w:rsidRDefault="001E6E99" w:rsidP="001E6E99">
      <w:r>
        <w:t>cg24380163</w:t>
      </w:r>
    </w:p>
    <w:p w14:paraId="6AFDA133" w14:textId="77777777" w:rsidR="001E6E99" w:rsidRDefault="001E6E99" w:rsidP="001E6E99">
      <w:r>
        <w:t>cg04331561</w:t>
      </w:r>
    </w:p>
    <w:p w14:paraId="1F1E0F86" w14:textId="77777777" w:rsidR="001E6E99" w:rsidRDefault="001E6E99" w:rsidP="001E6E99">
      <w:r>
        <w:t>cg07713361</w:t>
      </w:r>
    </w:p>
    <w:p w14:paraId="5F465408" w14:textId="77777777" w:rsidR="001E6E99" w:rsidRDefault="001E6E99" w:rsidP="001E6E99">
      <w:r>
        <w:t>cg16271200</w:t>
      </w:r>
    </w:p>
    <w:p w14:paraId="28129445" w14:textId="77777777" w:rsidR="001E6E99" w:rsidRDefault="001E6E99" w:rsidP="001E6E99">
      <w:r>
        <w:t>cg10078415</w:t>
      </w:r>
    </w:p>
    <w:p w14:paraId="6BCEDAFA" w14:textId="77777777" w:rsidR="001E6E99" w:rsidRDefault="001E6E99" w:rsidP="001E6E99">
      <w:r>
        <w:t>cg14882150</w:t>
      </w:r>
    </w:p>
    <w:p w14:paraId="79B3A6B2" w14:textId="77777777" w:rsidR="001E6E99" w:rsidRDefault="001E6E99" w:rsidP="001E6E99">
      <w:r>
        <w:t>cg27064692</w:t>
      </w:r>
    </w:p>
    <w:p w14:paraId="7C0F00DB" w14:textId="77777777" w:rsidR="001E6E99" w:rsidRDefault="001E6E99" w:rsidP="001E6E99">
      <w:r>
        <w:t>cg22396868</w:t>
      </w:r>
    </w:p>
    <w:p w14:paraId="66A0DE0C" w14:textId="77777777" w:rsidR="001E6E99" w:rsidRDefault="001E6E99" w:rsidP="001E6E99">
      <w:r>
        <w:t>cg17825438</w:t>
      </w:r>
    </w:p>
    <w:p w14:paraId="0886741A" w14:textId="77777777" w:rsidR="0078240F" w:rsidRDefault="0078240F" w:rsidP="005143AD"/>
    <w:p w14:paraId="44736261" w14:textId="1E636BE3" w:rsidR="001E6E99" w:rsidRPr="001E6E99" w:rsidRDefault="00D527D4" w:rsidP="005143AD">
      <w:pPr>
        <w:rPr>
          <w:rFonts w:ascii="Calibri" w:hAnsi="Calibri"/>
          <w:sz w:val="20"/>
          <w:szCs w:val="20"/>
        </w:rPr>
      </w:pPr>
      <w:r>
        <w:rPr>
          <w:rFonts w:ascii="Calibri" w:hAnsi="Calibri"/>
          <w:b/>
          <w:sz w:val="20"/>
          <w:szCs w:val="20"/>
        </w:rPr>
        <w:t>Table 1</w:t>
      </w:r>
      <w:r w:rsidR="001E6E99" w:rsidRPr="001E6E99">
        <w:rPr>
          <w:rFonts w:ascii="Calibri" w:hAnsi="Calibri"/>
          <w:sz w:val="20"/>
          <w:szCs w:val="20"/>
        </w:rPr>
        <w:t xml:space="preserve">: top 1000 probes from Moran et al., Supplementary Table 7, when sorted in descending order by </w:t>
      </w:r>
      <w:r w:rsidR="0094544C">
        <w:rPr>
          <w:rFonts w:ascii="Calibri" w:hAnsi="Calibri"/>
          <w:sz w:val="20"/>
          <w:szCs w:val="20"/>
        </w:rPr>
        <w:t>differential methylation (</w:t>
      </w:r>
      <w:r w:rsidR="001E6E99" w:rsidRPr="001E6E99">
        <w:rPr>
          <w:rFonts w:ascii="Calibri" w:hAnsi="Calibri"/>
          <w:sz w:val="20"/>
          <w:szCs w:val="20"/>
        </w:rPr>
        <w:t>“</w:t>
      </w:r>
      <w:proofErr w:type="spellStart"/>
      <w:r w:rsidR="001E6E99" w:rsidRPr="001E6E99">
        <w:rPr>
          <w:rFonts w:ascii="Calibri" w:hAnsi="Calibri"/>
          <w:sz w:val="20"/>
          <w:szCs w:val="20"/>
        </w:rPr>
        <w:t>dif</w:t>
      </w:r>
      <w:proofErr w:type="spellEnd"/>
      <w:r w:rsidR="001E6E99" w:rsidRPr="001E6E99">
        <w:rPr>
          <w:rFonts w:ascii="Calibri" w:hAnsi="Calibri"/>
          <w:sz w:val="20"/>
          <w:szCs w:val="20"/>
        </w:rPr>
        <w:t>” column</w:t>
      </w:r>
      <w:r w:rsidR="0094544C">
        <w:rPr>
          <w:rFonts w:ascii="Calibri" w:hAnsi="Calibri"/>
          <w:sz w:val="20"/>
          <w:szCs w:val="20"/>
        </w:rPr>
        <w:t>)</w:t>
      </w:r>
      <w:r w:rsidR="001E6E99" w:rsidRPr="001E6E99">
        <w:rPr>
          <w:rFonts w:ascii="Calibri" w:hAnsi="Calibri"/>
          <w:sz w:val="20"/>
          <w:szCs w:val="20"/>
        </w:rPr>
        <w:t xml:space="preserve">. These probes </w:t>
      </w:r>
      <w:r w:rsidR="001E6E99">
        <w:rPr>
          <w:rFonts w:ascii="Calibri" w:hAnsi="Calibri"/>
          <w:sz w:val="20"/>
          <w:szCs w:val="20"/>
        </w:rPr>
        <w:t xml:space="preserve">(including the set of top 200 probes in this table) </w:t>
      </w:r>
      <w:r w:rsidR="001E6E99" w:rsidRPr="001E6E99">
        <w:rPr>
          <w:rFonts w:ascii="Calibri" w:hAnsi="Calibri"/>
          <w:sz w:val="20"/>
          <w:szCs w:val="20"/>
        </w:rPr>
        <w:t xml:space="preserve">were used as input in the </w:t>
      </w:r>
      <w:proofErr w:type="spellStart"/>
      <w:r w:rsidR="001E6E99" w:rsidRPr="001E6E99">
        <w:rPr>
          <w:rFonts w:ascii="Calibri" w:hAnsi="Calibri"/>
          <w:sz w:val="20"/>
          <w:szCs w:val="20"/>
        </w:rPr>
        <w:t>eFORGE</w:t>
      </w:r>
      <w:proofErr w:type="spellEnd"/>
      <w:r w:rsidR="001E6E99">
        <w:rPr>
          <w:rFonts w:ascii="Calibri" w:hAnsi="Calibri"/>
          <w:sz w:val="20"/>
          <w:szCs w:val="20"/>
        </w:rPr>
        <w:t xml:space="preserve"> v2.0</w:t>
      </w:r>
      <w:r w:rsidR="001E6E99" w:rsidRPr="001E6E99">
        <w:rPr>
          <w:rFonts w:ascii="Calibri" w:hAnsi="Calibri"/>
          <w:sz w:val="20"/>
          <w:szCs w:val="20"/>
        </w:rPr>
        <w:t xml:space="preserve"> analyses presented in this document.</w:t>
      </w:r>
    </w:p>
    <w:p w14:paraId="752A8D4F" w14:textId="77777777" w:rsidR="001E6E99" w:rsidRDefault="001E6E99" w:rsidP="005143AD"/>
    <w:p w14:paraId="078DECF9" w14:textId="77777777" w:rsidR="003F312B" w:rsidRDefault="003F312B" w:rsidP="005143AD"/>
    <w:p w14:paraId="6AC8D343" w14:textId="77777777" w:rsidR="003F312B" w:rsidRDefault="003F312B" w:rsidP="005143AD"/>
    <w:p w14:paraId="355DA422" w14:textId="77777777" w:rsidR="003F312B" w:rsidRDefault="003F312B" w:rsidP="005143AD"/>
    <w:p w14:paraId="646E6A51" w14:textId="1EEB3706" w:rsidR="003F312B" w:rsidRPr="003F312B" w:rsidRDefault="003F312B" w:rsidP="005143AD">
      <w:pPr>
        <w:rPr>
          <w:b/>
        </w:rPr>
      </w:pPr>
      <w:r w:rsidRPr="003F312B">
        <w:rPr>
          <w:b/>
        </w:rPr>
        <w:t>References</w:t>
      </w:r>
    </w:p>
    <w:p w14:paraId="7AF18794" w14:textId="77777777" w:rsidR="003F312B" w:rsidRDefault="003F312B" w:rsidP="005143AD"/>
    <w:p w14:paraId="7F99DAEF" w14:textId="77777777" w:rsidR="00C64B2C" w:rsidRDefault="00C64B2C" w:rsidP="005143AD"/>
    <w:p w14:paraId="426EFDDC" w14:textId="77777777" w:rsidR="00C64B2C" w:rsidRPr="00C64B2C" w:rsidRDefault="00C64B2C" w:rsidP="00C64B2C">
      <w:pPr>
        <w:pStyle w:val="Bibliography"/>
      </w:pPr>
      <w:r>
        <w:fldChar w:fldCharType="begin"/>
      </w:r>
      <w:r>
        <w:instrText xml:space="preserve"> ADDIN ZOTERO_BIBL {"uncited":[],"omitted":[],"custom":[]} CSL_BIBLIOGRAPHY </w:instrText>
      </w:r>
      <w:r>
        <w:fldChar w:fldCharType="separate"/>
      </w:r>
      <w:proofErr w:type="spellStart"/>
      <w:r w:rsidRPr="00C64B2C">
        <w:t>Eckhardt,F</w:t>
      </w:r>
      <w:proofErr w:type="spellEnd"/>
      <w:r w:rsidRPr="00C64B2C">
        <w:t xml:space="preserve">. </w:t>
      </w:r>
      <w:r w:rsidRPr="00C64B2C">
        <w:rPr>
          <w:i/>
          <w:iCs/>
        </w:rPr>
        <w:t>et al.</w:t>
      </w:r>
      <w:r w:rsidRPr="00C64B2C">
        <w:t xml:space="preserve"> (2006) DNA methylation profiling of human chromosomes 6, 20 and 22. </w:t>
      </w:r>
      <w:r w:rsidRPr="00C64B2C">
        <w:rPr>
          <w:i/>
          <w:iCs/>
        </w:rPr>
        <w:t>Nat. Genet.</w:t>
      </w:r>
      <w:r w:rsidRPr="00C64B2C">
        <w:t xml:space="preserve">, </w:t>
      </w:r>
      <w:r w:rsidRPr="00C64B2C">
        <w:rPr>
          <w:b/>
          <w:bCs/>
        </w:rPr>
        <w:t>38</w:t>
      </w:r>
      <w:r w:rsidRPr="00C64B2C">
        <w:t>, 1378–1385.</w:t>
      </w:r>
    </w:p>
    <w:p w14:paraId="370DB12C" w14:textId="77777777" w:rsidR="00C64B2C" w:rsidRPr="00C64B2C" w:rsidRDefault="00C64B2C" w:rsidP="00C64B2C">
      <w:pPr>
        <w:pStyle w:val="Bibliography"/>
      </w:pPr>
      <w:proofErr w:type="spellStart"/>
      <w:r w:rsidRPr="00C64B2C">
        <w:t>Mach,B</w:t>
      </w:r>
      <w:proofErr w:type="spellEnd"/>
      <w:r w:rsidRPr="00C64B2C">
        <w:t xml:space="preserve">. </w:t>
      </w:r>
      <w:r w:rsidRPr="00C64B2C">
        <w:rPr>
          <w:i/>
          <w:iCs/>
        </w:rPr>
        <w:t>et al.</w:t>
      </w:r>
      <w:r w:rsidRPr="00C64B2C">
        <w:t xml:space="preserve"> (1996) Regulation of MHC class II genes: lessons from a disease. </w:t>
      </w:r>
      <w:proofErr w:type="spellStart"/>
      <w:r w:rsidRPr="00C64B2C">
        <w:rPr>
          <w:i/>
          <w:iCs/>
        </w:rPr>
        <w:t>Annu</w:t>
      </w:r>
      <w:proofErr w:type="spellEnd"/>
      <w:r w:rsidRPr="00C64B2C">
        <w:rPr>
          <w:i/>
          <w:iCs/>
        </w:rPr>
        <w:t xml:space="preserve">. Rev. </w:t>
      </w:r>
      <w:proofErr w:type="spellStart"/>
      <w:r w:rsidRPr="00C64B2C">
        <w:rPr>
          <w:i/>
          <w:iCs/>
        </w:rPr>
        <w:t>Immunol</w:t>
      </w:r>
      <w:proofErr w:type="spellEnd"/>
      <w:r w:rsidRPr="00C64B2C">
        <w:rPr>
          <w:i/>
          <w:iCs/>
        </w:rPr>
        <w:t>.</w:t>
      </w:r>
      <w:r w:rsidRPr="00C64B2C">
        <w:t xml:space="preserve">, </w:t>
      </w:r>
      <w:r w:rsidRPr="00C64B2C">
        <w:rPr>
          <w:b/>
          <w:bCs/>
        </w:rPr>
        <w:t>14</w:t>
      </w:r>
      <w:r w:rsidRPr="00C64B2C">
        <w:t>, 301–331.</w:t>
      </w:r>
    </w:p>
    <w:p w14:paraId="2352AD11" w14:textId="77777777" w:rsidR="00C64B2C" w:rsidRPr="00C64B2C" w:rsidRDefault="00C64B2C" w:rsidP="00C64B2C">
      <w:pPr>
        <w:pStyle w:val="Bibliography"/>
      </w:pPr>
      <w:proofErr w:type="spellStart"/>
      <w:r w:rsidRPr="00C64B2C">
        <w:t>Moran,S</w:t>
      </w:r>
      <w:proofErr w:type="spellEnd"/>
      <w:r w:rsidRPr="00C64B2C">
        <w:t xml:space="preserve">. </w:t>
      </w:r>
      <w:r w:rsidRPr="00C64B2C">
        <w:rPr>
          <w:i/>
          <w:iCs/>
        </w:rPr>
        <w:t>et al.</w:t>
      </w:r>
      <w:r w:rsidRPr="00C64B2C">
        <w:t xml:space="preserve"> (2016) Validation of a DNA methylation microarray for 850,000 </w:t>
      </w:r>
      <w:proofErr w:type="spellStart"/>
      <w:r w:rsidRPr="00C64B2C">
        <w:t>CpG</w:t>
      </w:r>
      <w:proofErr w:type="spellEnd"/>
      <w:r w:rsidRPr="00C64B2C">
        <w:t xml:space="preserve"> sites of the human genome enriched in enhancer sequences. </w:t>
      </w:r>
      <w:proofErr w:type="spellStart"/>
      <w:r w:rsidRPr="00C64B2C">
        <w:rPr>
          <w:i/>
          <w:iCs/>
        </w:rPr>
        <w:t>Epigenomics</w:t>
      </w:r>
      <w:proofErr w:type="spellEnd"/>
      <w:r w:rsidRPr="00C64B2C">
        <w:t xml:space="preserve">, </w:t>
      </w:r>
      <w:r w:rsidRPr="00C64B2C">
        <w:rPr>
          <w:b/>
          <w:bCs/>
        </w:rPr>
        <w:t>8</w:t>
      </w:r>
      <w:r w:rsidRPr="00C64B2C">
        <w:t>, 389–399.</w:t>
      </w:r>
    </w:p>
    <w:p w14:paraId="35C634FA" w14:textId="77777777" w:rsidR="00C64B2C" w:rsidRPr="00C64B2C" w:rsidRDefault="00C64B2C" w:rsidP="00C64B2C">
      <w:pPr>
        <w:pStyle w:val="Bibliography"/>
      </w:pPr>
      <w:proofErr w:type="spellStart"/>
      <w:r w:rsidRPr="00C64B2C">
        <w:t>Tammimies,K</w:t>
      </w:r>
      <w:proofErr w:type="spellEnd"/>
      <w:r w:rsidRPr="00C64B2C">
        <w:t xml:space="preserve">. </w:t>
      </w:r>
      <w:r w:rsidRPr="00C64B2C">
        <w:rPr>
          <w:i/>
          <w:iCs/>
        </w:rPr>
        <w:t>et al.</w:t>
      </w:r>
      <w:r w:rsidRPr="00C64B2C">
        <w:t xml:space="preserve"> (2016) </w:t>
      </w:r>
      <w:proofErr w:type="spellStart"/>
      <w:r w:rsidRPr="00C64B2C">
        <w:t>Ciliary</w:t>
      </w:r>
      <w:proofErr w:type="spellEnd"/>
      <w:r w:rsidRPr="00C64B2C">
        <w:t xml:space="preserve"> dyslexia candidate genes DYX1C1 and DCDC2 are regulated by Regulatory Factor X (RFX) transcription factors through X-box promoter motifs. </w:t>
      </w:r>
      <w:r w:rsidRPr="00C64B2C">
        <w:rPr>
          <w:i/>
          <w:iCs/>
        </w:rPr>
        <w:t>FASEB J.</w:t>
      </w:r>
      <w:r w:rsidRPr="00C64B2C">
        <w:t xml:space="preserve">, </w:t>
      </w:r>
      <w:r w:rsidRPr="00C64B2C">
        <w:rPr>
          <w:b/>
          <w:bCs/>
        </w:rPr>
        <w:t>30</w:t>
      </w:r>
      <w:r w:rsidRPr="00C64B2C">
        <w:t>, 3578–3587.</w:t>
      </w:r>
    </w:p>
    <w:p w14:paraId="0FEB1F75" w14:textId="77777777" w:rsidR="00C64B2C" w:rsidRPr="00C64B2C" w:rsidRDefault="00C64B2C" w:rsidP="00C64B2C">
      <w:pPr>
        <w:pStyle w:val="Bibliography"/>
      </w:pPr>
      <w:proofErr w:type="spellStart"/>
      <w:r w:rsidRPr="00C64B2C">
        <w:t>Uhlén,M</w:t>
      </w:r>
      <w:proofErr w:type="spellEnd"/>
      <w:r w:rsidRPr="00C64B2C">
        <w:t xml:space="preserve">. </w:t>
      </w:r>
      <w:r w:rsidRPr="00C64B2C">
        <w:rPr>
          <w:i/>
          <w:iCs/>
        </w:rPr>
        <w:t>et al.</w:t>
      </w:r>
      <w:r w:rsidRPr="00C64B2C">
        <w:t xml:space="preserve"> (2015) Tissue-based map of the human proteome. </w:t>
      </w:r>
      <w:r w:rsidRPr="00C64B2C">
        <w:rPr>
          <w:i/>
          <w:iCs/>
        </w:rPr>
        <w:t>Science</w:t>
      </w:r>
      <w:r w:rsidRPr="00C64B2C">
        <w:t xml:space="preserve">, </w:t>
      </w:r>
      <w:r w:rsidRPr="00C64B2C">
        <w:rPr>
          <w:b/>
          <w:bCs/>
        </w:rPr>
        <w:t>347</w:t>
      </w:r>
      <w:r w:rsidRPr="00C64B2C">
        <w:t>, 1260419.</w:t>
      </w:r>
    </w:p>
    <w:p w14:paraId="0FDF3361" w14:textId="4C71110A" w:rsidR="003F312B" w:rsidRDefault="00C64B2C" w:rsidP="005143AD">
      <w:r>
        <w:fldChar w:fldCharType="end"/>
      </w:r>
    </w:p>
    <w:p w14:paraId="40AA9734" w14:textId="77777777" w:rsidR="003F312B" w:rsidRDefault="003F312B" w:rsidP="005143AD"/>
    <w:p w14:paraId="516E50F8" w14:textId="77777777" w:rsidR="003F312B" w:rsidRDefault="003F312B" w:rsidP="005143AD"/>
    <w:p w14:paraId="102518A8" w14:textId="77777777" w:rsidR="003F312B" w:rsidRDefault="003F312B" w:rsidP="005143AD"/>
    <w:p w14:paraId="7A2FA158" w14:textId="77777777" w:rsidR="003F312B" w:rsidRDefault="003F312B" w:rsidP="005143AD"/>
    <w:sectPr w:rsidR="003F312B" w:rsidSect="00165443">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黑体">
    <w:charset w:val="50"/>
    <w:family w:val="auto"/>
    <w:pitch w:val="variable"/>
    <w:sig w:usb0="800002BF" w:usb1="38CF7CFA" w:usb2="00000016" w:usb3="00000000" w:csb0="00040001" w:csb1="00000000"/>
  </w:font>
  <w:font w:name="Lucida Grande">
    <w:altName w:val="Segoe UI"/>
    <w:panose1 w:val="020B0600040502020204"/>
    <w:charset w:val="00"/>
    <w:family w:val="auto"/>
    <w:pitch w:val="variable"/>
    <w:sig w:usb0="E1000AEF" w:usb1="5000A1FF" w:usb2="00000000" w:usb3="00000000" w:csb0="000001BF" w:csb1="00000000"/>
  </w:font>
  <w:font w:name="Nova Mono">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09F" w:csb1="00000000"/>
  </w:font>
  <w:font w:name="Andale Mono">
    <w:panose1 w:val="020B0509000000000004"/>
    <w:charset w:val="00"/>
    <w:family w:val="auto"/>
    <w:pitch w:val="variable"/>
    <w:sig w:usb0="00000287" w:usb1="00000000" w:usb2="00000000" w:usb3="00000000" w:csb0="0000009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19FF"/>
    <w:rsid w:val="00036B15"/>
    <w:rsid w:val="00074262"/>
    <w:rsid w:val="00076766"/>
    <w:rsid w:val="000918C2"/>
    <w:rsid w:val="000A5421"/>
    <w:rsid w:val="000F580B"/>
    <w:rsid w:val="001062D0"/>
    <w:rsid w:val="001123D2"/>
    <w:rsid w:val="00121911"/>
    <w:rsid w:val="00123812"/>
    <w:rsid w:val="0014240C"/>
    <w:rsid w:val="00165443"/>
    <w:rsid w:val="001832A2"/>
    <w:rsid w:val="00186313"/>
    <w:rsid w:val="001B1D7C"/>
    <w:rsid w:val="001B20CF"/>
    <w:rsid w:val="001C1D84"/>
    <w:rsid w:val="001E6E99"/>
    <w:rsid w:val="001F713C"/>
    <w:rsid w:val="00214BBA"/>
    <w:rsid w:val="0025110B"/>
    <w:rsid w:val="00255F04"/>
    <w:rsid w:val="00267A92"/>
    <w:rsid w:val="002A762B"/>
    <w:rsid w:val="002B2DD5"/>
    <w:rsid w:val="00303D56"/>
    <w:rsid w:val="0030600C"/>
    <w:rsid w:val="00360BEC"/>
    <w:rsid w:val="003A1D4A"/>
    <w:rsid w:val="003B4BFC"/>
    <w:rsid w:val="003F312B"/>
    <w:rsid w:val="004055E4"/>
    <w:rsid w:val="0043125C"/>
    <w:rsid w:val="00444EB4"/>
    <w:rsid w:val="00445CF5"/>
    <w:rsid w:val="00454CAF"/>
    <w:rsid w:val="00470985"/>
    <w:rsid w:val="004D43EA"/>
    <w:rsid w:val="005143AD"/>
    <w:rsid w:val="005522C7"/>
    <w:rsid w:val="00592DD6"/>
    <w:rsid w:val="005B05A5"/>
    <w:rsid w:val="005C59EF"/>
    <w:rsid w:val="005C63B3"/>
    <w:rsid w:val="00691105"/>
    <w:rsid w:val="006B0738"/>
    <w:rsid w:val="006F77F1"/>
    <w:rsid w:val="00756A3D"/>
    <w:rsid w:val="00762A7F"/>
    <w:rsid w:val="0078240F"/>
    <w:rsid w:val="007B19FF"/>
    <w:rsid w:val="007B72EB"/>
    <w:rsid w:val="007C17D6"/>
    <w:rsid w:val="007E0516"/>
    <w:rsid w:val="007E28A7"/>
    <w:rsid w:val="008456E6"/>
    <w:rsid w:val="0085393C"/>
    <w:rsid w:val="00941808"/>
    <w:rsid w:val="0094544C"/>
    <w:rsid w:val="009774C6"/>
    <w:rsid w:val="00980418"/>
    <w:rsid w:val="009A0F9D"/>
    <w:rsid w:val="009F7360"/>
    <w:rsid w:val="009F7A6D"/>
    <w:rsid w:val="00A24150"/>
    <w:rsid w:val="00A4519E"/>
    <w:rsid w:val="00A61BDA"/>
    <w:rsid w:val="00A92F3B"/>
    <w:rsid w:val="00AF05C8"/>
    <w:rsid w:val="00B00122"/>
    <w:rsid w:val="00B23784"/>
    <w:rsid w:val="00B476B4"/>
    <w:rsid w:val="00B679FA"/>
    <w:rsid w:val="00B72E31"/>
    <w:rsid w:val="00B94B3D"/>
    <w:rsid w:val="00B9746D"/>
    <w:rsid w:val="00BA221C"/>
    <w:rsid w:val="00BA7F17"/>
    <w:rsid w:val="00BD3731"/>
    <w:rsid w:val="00BF4B63"/>
    <w:rsid w:val="00BF6731"/>
    <w:rsid w:val="00C573B3"/>
    <w:rsid w:val="00C64B2C"/>
    <w:rsid w:val="00C72300"/>
    <w:rsid w:val="00C750E9"/>
    <w:rsid w:val="00CB78B6"/>
    <w:rsid w:val="00CF4800"/>
    <w:rsid w:val="00D17A6D"/>
    <w:rsid w:val="00D254D7"/>
    <w:rsid w:val="00D33E3E"/>
    <w:rsid w:val="00D46DF5"/>
    <w:rsid w:val="00D527D4"/>
    <w:rsid w:val="00D75658"/>
    <w:rsid w:val="00D93AC7"/>
    <w:rsid w:val="00DA65C2"/>
    <w:rsid w:val="00DC262B"/>
    <w:rsid w:val="00E632AA"/>
    <w:rsid w:val="00E67353"/>
    <w:rsid w:val="00EA3D8F"/>
    <w:rsid w:val="00EF6EE1"/>
    <w:rsid w:val="00F035C0"/>
    <w:rsid w:val="00F1730F"/>
    <w:rsid w:val="00FC67DC"/>
    <w:rsid w:val="00FD72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B81DAD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9FF"/>
    <w:pPr>
      <w:spacing w:line="276" w:lineRule="auto"/>
    </w:pPr>
    <w:rPr>
      <w:rFonts w:ascii="Arial" w:hAnsi="Arial" w:cs="Arial"/>
      <w:color w:val="000000"/>
      <w:sz w:val="22"/>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B19FF"/>
    <w:rPr>
      <w:b/>
      <w:bCs/>
    </w:rPr>
  </w:style>
  <w:style w:type="character" w:styleId="Hyperlink">
    <w:name w:val="Hyperlink"/>
    <w:basedOn w:val="DefaultParagraphFont"/>
    <w:uiPriority w:val="99"/>
    <w:unhideWhenUsed/>
    <w:rsid w:val="007B19FF"/>
    <w:rPr>
      <w:color w:val="0000FF" w:themeColor="hyperlink"/>
      <w:u w:val="single"/>
    </w:rPr>
  </w:style>
  <w:style w:type="paragraph" w:styleId="Caption">
    <w:name w:val="caption"/>
    <w:basedOn w:val="Normal"/>
    <w:uiPriority w:val="35"/>
    <w:unhideWhenUsed/>
    <w:qFormat/>
    <w:rsid w:val="007B19FF"/>
    <w:rPr>
      <w:rFonts w:asciiTheme="majorHAnsi" w:eastAsia="黑体" w:hAnsiTheme="majorHAnsi" w:cstheme="majorBidi"/>
      <w:sz w:val="20"/>
      <w:szCs w:val="20"/>
    </w:rPr>
  </w:style>
  <w:style w:type="paragraph" w:styleId="BalloonText">
    <w:name w:val="Balloon Text"/>
    <w:basedOn w:val="Normal"/>
    <w:link w:val="BalloonTextChar"/>
    <w:uiPriority w:val="99"/>
    <w:semiHidden/>
    <w:unhideWhenUsed/>
    <w:rsid w:val="007B19F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19FF"/>
    <w:rPr>
      <w:rFonts w:ascii="Lucida Grande" w:hAnsi="Lucida Grande" w:cs="Lucida Grande"/>
      <w:color w:val="000000"/>
      <w:sz w:val="18"/>
      <w:szCs w:val="18"/>
      <w:lang w:val="en-US" w:eastAsia="zh-CN"/>
    </w:rPr>
  </w:style>
  <w:style w:type="character" w:styleId="FollowedHyperlink">
    <w:name w:val="FollowedHyperlink"/>
    <w:basedOn w:val="DefaultParagraphFont"/>
    <w:uiPriority w:val="99"/>
    <w:semiHidden/>
    <w:unhideWhenUsed/>
    <w:rsid w:val="001F713C"/>
    <w:rPr>
      <w:color w:val="800080" w:themeColor="followedHyperlink"/>
      <w:u w:val="single"/>
    </w:rPr>
  </w:style>
  <w:style w:type="paragraph" w:styleId="Bibliography">
    <w:name w:val="Bibliography"/>
    <w:basedOn w:val="Normal"/>
    <w:next w:val="Normal"/>
    <w:uiPriority w:val="37"/>
    <w:unhideWhenUsed/>
    <w:rsid w:val="003F312B"/>
    <w:pPr>
      <w:spacing w:line="24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9FF"/>
    <w:pPr>
      <w:spacing w:line="276" w:lineRule="auto"/>
    </w:pPr>
    <w:rPr>
      <w:rFonts w:ascii="Arial" w:hAnsi="Arial" w:cs="Arial"/>
      <w:color w:val="000000"/>
      <w:sz w:val="22"/>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B19FF"/>
    <w:rPr>
      <w:b/>
      <w:bCs/>
    </w:rPr>
  </w:style>
  <w:style w:type="character" w:styleId="Hyperlink">
    <w:name w:val="Hyperlink"/>
    <w:basedOn w:val="DefaultParagraphFont"/>
    <w:uiPriority w:val="99"/>
    <w:unhideWhenUsed/>
    <w:rsid w:val="007B19FF"/>
    <w:rPr>
      <w:color w:val="0000FF" w:themeColor="hyperlink"/>
      <w:u w:val="single"/>
    </w:rPr>
  </w:style>
  <w:style w:type="paragraph" w:styleId="Caption">
    <w:name w:val="caption"/>
    <w:basedOn w:val="Normal"/>
    <w:uiPriority w:val="35"/>
    <w:unhideWhenUsed/>
    <w:qFormat/>
    <w:rsid w:val="007B19FF"/>
    <w:rPr>
      <w:rFonts w:asciiTheme="majorHAnsi" w:eastAsia="黑体" w:hAnsiTheme="majorHAnsi" w:cstheme="majorBidi"/>
      <w:sz w:val="20"/>
      <w:szCs w:val="20"/>
    </w:rPr>
  </w:style>
  <w:style w:type="paragraph" w:styleId="BalloonText">
    <w:name w:val="Balloon Text"/>
    <w:basedOn w:val="Normal"/>
    <w:link w:val="BalloonTextChar"/>
    <w:uiPriority w:val="99"/>
    <w:semiHidden/>
    <w:unhideWhenUsed/>
    <w:rsid w:val="007B19F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19FF"/>
    <w:rPr>
      <w:rFonts w:ascii="Lucida Grande" w:hAnsi="Lucida Grande" w:cs="Lucida Grande"/>
      <w:color w:val="000000"/>
      <w:sz w:val="18"/>
      <w:szCs w:val="18"/>
      <w:lang w:val="en-US" w:eastAsia="zh-CN"/>
    </w:rPr>
  </w:style>
  <w:style w:type="character" w:styleId="FollowedHyperlink">
    <w:name w:val="FollowedHyperlink"/>
    <w:basedOn w:val="DefaultParagraphFont"/>
    <w:uiPriority w:val="99"/>
    <w:semiHidden/>
    <w:unhideWhenUsed/>
    <w:rsid w:val="001F713C"/>
    <w:rPr>
      <w:color w:val="800080" w:themeColor="followedHyperlink"/>
      <w:u w:val="single"/>
    </w:rPr>
  </w:style>
  <w:style w:type="paragraph" w:styleId="Bibliography">
    <w:name w:val="Bibliography"/>
    <w:basedOn w:val="Normal"/>
    <w:next w:val="Normal"/>
    <w:uiPriority w:val="37"/>
    <w:unhideWhenUsed/>
    <w:rsid w:val="003F312B"/>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496894">
      <w:bodyDiv w:val="1"/>
      <w:marLeft w:val="0"/>
      <w:marRight w:val="0"/>
      <w:marTop w:val="0"/>
      <w:marBottom w:val="0"/>
      <w:divBdr>
        <w:top w:val="none" w:sz="0" w:space="0" w:color="auto"/>
        <w:left w:val="none" w:sz="0" w:space="0" w:color="auto"/>
        <w:bottom w:val="none" w:sz="0" w:space="0" w:color="auto"/>
        <w:right w:val="none" w:sz="0" w:space="0" w:color="auto"/>
      </w:divBdr>
    </w:div>
    <w:div w:id="555163079">
      <w:bodyDiv w:val="1"/>
      <w:marLeft w:val="0"/>
      <w:marRight w:val="0"/>
      <w:marTop w:val="0"/>
      <w:marBottom w:val="0"/>
      <w:divBdr>
        <w:top w:val="none" w:sz="0" w:space="0" w:color="auto"/>
        <w:left w:val="none" w:sz="0" w:space="0" w:color="auto"/>
        <w:bottom w:val="none" w:sz="0" w:space="0" w:color="auto"/>
        <w:right w:val="none" w:sz="0" w:space="0" w:color="auto"/>
      </w:divBdr>
    </w:div>
    <w:div w:id="567037969">
      <w:bodyDiv w:val="1"/>
      <w:marLeft w:val="0"/>
      <w:marRight w:val="0"/>
      <w:marTop w:val="0"/>
      <w:marBottom w:val="0"/>
      <w:divBdr>
        <w:top w:val="none" w:sz="0" w:space="0" w:color="auto"/>
        <w:left w:val="none" w:sz="0" w:space="0" w:color="auto"/>
        <w:bottom w:val="none" w:sz="0" w:space="0" w:color="auto"/>
        <w:right w:val="none" w:sz="0" w:space="0" w:color="auto"/>
      </w:divBdr>
    </w:div>
    <w:div w:id="706491089">
      <w:bodyDiv w:val="1"/>
      <w:marLeft w:val="0"/>
      <w:marRight w:val="0"/>
      <w:marTop w:val="0"/>
      <w:marBottom w:val="0"/>
      <w:divBdr>
        <w:top w:val="none" w:sz="0" w:space="0" w:color="auto"/>
        <w:left w:val="none" w:sz="0" w:space="0" w:color="auto"/>
        <w:bottom w:val="none" w:sz="0" w:space="0" w:color="auto"/>
        <w:right w:val="none" w:sz="0" w:space="0" w:color="auto"/>
      </w:divBdr>
    </w:div>
    <w:div w:id="1360080404">
      <w:bodyDiv w:val="1"/>
      <w:marLeft w:val="0"/>
      <w:marRight w:val="0"/>
      <w:marTop w:val="0"/>
      <w:marBottom w:val="0"/>
      <w:divBdr>
        <w:top w:val="none" w:sz="0" w:space="0" w:color="auto"/>
        <w:left w:val="none" w:sz="0" w:space="0" w:color="auto"/>
        <w:bottom w:val="none" w:sz="0" w:space="0" w:color="auto"/>
        <w:right w:val="none" w:sz="0" w:space="0" w:color="auto"/>
      </w:divBdr>
    </w:div>
    <w:div w:id="1399207125">
      <w:bodyDiv w:val="1"/>
      <w:marLeft w:val="0"/>
      <w:marRight w:val="0"/>
      <w:marTop w:val="0"/>
      <w:marBottom w:val="0"/>
      <w:divBdr>
        <w:top w:val="none" w:sz="0" w:space="0" w:color="auto"/>
        <w:left w:val="none" w:sz="0" w:space="0" w:color="auto"/>
        <w:bottom w:val="none" w:sz="0" w:space="0" w:color="auto"/>
        <w:right w:val="none" w:sz="0" w:space="0" w:color="auto"/>
      </w:divBdr>
    </w:div>
    <w:div w:id="1516192822">
      <w:bodyDiv w:val="1"/>
      <w:marLeft w:val="0"/>
      <w:marRight w:val="0"/>
      <w:marTop w:val="0"/>
      <w:marBottom w:val="0"/>
      <w:divBdr>
        <w:top w:val="none" w:sz="0" w:space="0" w:color="auto"/>
        <w:left w:val="none" w:sz="0" w:space="0" w:color="auto"/>
        <w:bottom w:val="none" w:sz="0" w:space="0" w:color="auto"/>
        <w:right w:val="none" w:sz="0" w:space="0" w:color="auto"/>
      </w:divBdr>
    </w:div>
    <w:div w:id="1605378383">
      <w:bodyDiv w:val="1"/>
      <w:marLeft w:val="0"/>
      <w:marRight w:val="0"/>
      <w:marTop w:val="0"/>
      <w:marBottom w:val="0"/>
      <w:divBdr>
        <w:top w:val="none" w:sz="0" w:space="0" w:color="auto"/>
        <w:left w:val="none" w:sz="0" w:space="0" w:color="auto"/>
        <w:bottom w:val="none" w:sz="0" w:space="0" w:color="auto"/>
        <w:right w:val="none" w:sz="0" w:space="0" w:color="auto"/>
      </w:divBdr>
    </w:div>
    <w:div w:id="21164421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emf"/><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emf"/><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hyperlink" Target="https://github.com/charlesbreeze/eFORGE-TF" TargetMode="Externa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s://eforge.altiusinstitute.org/files/0xDA9ED6F45FAD11E884D880F754000C8C/Unnamed.850k.encode.chart.pdf" TargetMode="External"/><Relationship Id="rId11" Type="http://schemas.openxmlformats.org/officeDocument/2006/relationships/hyperlink" Target="https://eforge.altiusinstitute.org/files/0xEB7A16645FAD11E8BA92B6F754000C8C/Unnamed.850k.blueprint.chart.pdf" TargetMode="External"/><Relationship Id="rId12" Type="http://schemas.openxmlformats.org/officeDocument/2006/relationships/hyperlink" Target="https://eforge.altiusinstitute.org/files/0xCDAB919E5FAD11E8A40F5BF754000C8C/Unnamed.850k.erc.chart.pdf" TargetMode="External"/><Relationship Id="rId13" Type="http://schemas.openxmlformats.org/officeDocument/2006/relationships/image" Target="media/image5.emf"/><Relationship Id="rId14" Type="http://schemas.openxmlformats.org/officeDocument/2006/relationships/hyperlink" Target="https://eforge.altiusinstitute.org/files/0xBA8B48CA5FAD11E8AE2545F754000C8C/Unnamed.850k.erc2-H3-all.chart.pdf" TargetMode="External"/><Relationship Id="rId15" Type="http://schemas.openxmlformats.org/officeDocument/2006/relationships/image" Target="media/image6.emf"/><Relationship Id="rId16" Type="http://schemas.openxmlformats.org/officeDocument/2006/relationships/hyperlink" Target="https://eforge.altiusinstitute.org/files/0x55BB98285FAD11E88F9DC2F654000C8C/Unnamed.850k.erc2-chromatin15state-all.chart.pdf" TargetMode="External"/><Relationship Id="rId17" Type="http://schemas.openxmlformats.org/officeDocument/2006/relationships/hyperlink" Target="https://github.com/charlesbreeze/eFORGE/blob/master/docs/eforge-db-construction/" TargetMode="External"/><Relationship Id="rId18" Type="http://schemas.openxmlformats.org/officeDocument/2006/relationships/hyperlink" Target="https://github.com/charlesbreeze/eFORGE/blob/eforge.v2.0/docs/eforge_2.0.web.db.schematic.svg" TargetMode="External"/><Relationship Id="rId19" Type="http://schemas.openxmlformats.org/officeDocument/2006/relationships/hyperlink" Target="https://docs.google.com/spreadsheets/d/1S1GCZmaPRXYHjFHCpY9XPWO_9NBlS0oi29uoq7weTbI/edit?usp=sharing"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hyperlink" Target="https://eforge.altiusinstitute.org/files/0x5B90C4B25FAD11E888B1D3F654000C8C/Unnamed.850k.erc2-DHS.chart.pdf" TargetMode="External"/><Relationship Id="rId7" Type="http://schemas.openxmlformats.org/officeDocument/2006/relationships/image" Target="media/image2.emf"/><Relationship Id="rId8"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1</Pages>
  <Words>6426</Words>
  <Characters>36633</Characters>
  <Application>Microsoft Macintosh Word</Application>
  <DocSecurity>0</DocSecurity>
  <Lines>305</Lines>
  <Paragraphs>85</Paragraphs>
  <ScaleCrop>false</ScaleCrop>
  <Company>University College London</Company>
  <LinksUpToDate>false</LinksUpToDate>
  <CharactersWithSpaces>42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Breeze</dc:creator>
  <cp:keywords/>
  <dc:description/>
  <cp:lastModifiedBy>Charles Breeze</cp:lastModifiedBy>
  <cp:revision>3</cp:revision>
  <dcterms:created xsi:type="dcterms:W3CDTF">2019-04-23T05:56:00Z</dcterms:created>
  <dcterms:modified xsi:type="dcterms:W3CDTF">2019-04-23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TA3vhoV4"/&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